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AB69D0" w14:textId="77777777" w:rsidR="00151300" w:rsidRDefault="00151300" w:rsidP="00151300">
      <w:pPr>
        <w:pStyle w:val="Chapterheading"/>
      </w:pPr>
    </w:p>
    <w:p w14:paraId="4C073F88" w14:textId="77777777" w:rsidR="00151300" w:rsidRDefault="00151300" w:rsidP="00151300">
      <w:pPr>
        <w:pStyle w:val="Chapterheading"/>
        <w:jc w:val="center"/>
      </w:pPr>
      <w:r>
        <w:rPr>
          <w:noProof/>
          <w:lang w:eastAsia="en-IE"/>
        </w:rPr>
        <w:drawing>
          <wp:inline distT="0" distB="0" distL="0" distR="0" wp14:anchorId="32BE2E7E" wp14:editId="450A64CD">
            <wp:extent cx="233172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png"/>
                    <pic:cNvPicPr/>
                  </pic:nvPicPr>
                  <pic:blipFill>
                    <a:blip r:embed="rId8">
                      <a:extLst>
                        <a:ext uri="{28A0092B-C50C-407E-A947-70E740481C1C}">
                          <a14:useLocalDpi xmlns:a14="http://schemas.microsoft.com/office/drawing/2010/main" val="0"/>
                        </a:ext>
                      </a:extLst>
                    </a:blip>
                    <a:stretch>
                      <a:fillRect/>
                    </a:stretch>
                  </pic:blipFill>
                  <pic:spPr>
                    <a:xfrm>
                      <a:off x="0" y="0"/>
                      <a:ext cx="2347907" cy="1404780"/>
                    </a:xfrm>
                    <a:prstGeom prst="rect">
                      <a:avLst/>
                    </a:prstGeom>
                  </pic:spPr>
                </pic:pic>
              </a:graphicData>
            </a:graphic>
          </wp:inline>
        </w:drawing>
      </w:r>
    </w:p>
    <w:p w14:paraId="4D1D1EB2" w14:textId="77777777" w:rsidR="00151300" w:rsidRDefault="00151300" w:rsidP="00151300">
      <w:pPr>
        <w:pStyle w:val="Chapterheading"/>
      </w:pPr>
    </w:p>
    <w:p w14:paraId="712F67C8" w14:textId="77777777" w:rsidR="00151300" w:rsidRDefault="00151300" w:rsidP="00151300">
      <w:pPr>
        <w:pStyle w:val="Chapterheading"/>
      </w:pPr>
    </w:p>
    <w:p w14:paraId="252CFDBC" w14:textId="77777777" w:rsidR="00537484" w:rsidRDefault="00537484" w:rsidP="00151300">
      <w:pPr>
        <w:pStyle w:val="Chapterheading"/>
        <w:jc w:val="center"/>
        <w:rPr>
          <w:sz w:val="48"/>
        </w:rPr>
      </w:pPr>
      <w:r w:rsidRPr="00537484">
        <w:rPr>
          <w:sz w:val="48"/>
        </w:rPr>
        <w:t>MyTherapyPal: A therapy progress and goal tracking application</w:t>
      </w:r>
    </w:p>
    <w:p w14:paraId="417F4A1D" w14:textId="77777777" w:rsidR="00537484" w:rsidRPr="00537484" w:rsidRDefault="00537484" w:rsidP="00151300">
      <w:pPr>
        <w:pStyle w:val="Chapterheading"/>
        <w:jc w:val="center"/>
        <w:rPr>
          <w:sz w:val="48"/>
        </w:rPr>
      </w:pPr>
    </w:p>
    <w:p w14:paraId="0D16EC20" w14:textId="316FB2D9" w:rsidR="00151300" w:rsidRDefault="00372015" w:rsidP="00151300">
      <w:pPr>
        <w:pStyle w:val="Chapterheading"/>
        <w:jc w:val="center"/>
        <w:rPr>
          <w:sz w:val="48"/>
        </w:rPr>
      </w:pPr>
      <w:r>
        <w:rPr>
          <w:sz w:val="48"/>
        </w:rPr>
        <w:t>Interim</w:t>
      </w:r>
      <w:r w:rsidR="00151300">
        <w:rPr>
          <w:sz w:val="48"/>
        </w:rPr>
        <w:t xml:space="preserve"> Report</w:t>
      </w:r>
    </w:p>
    <w:p w14:paraId="436D4537" w14:textId="77777777" w:rsidR="00151300" w:rsidRDefault="00151300" w:rsidP="00151300">
      <w:pPr>
        <w:pStyle w:val="Chapterheading"/>
        <w:jc w:val="center"/>
        <w:rPr>
          <w:sz w:val="48"/>
        </w:rPr>
      </w:pPr>
    </w:p>
    <w:p w14:paraId="520534A8" w14:textId="77777777" w:rsidR="00151300" w:rsidRDefault="00151300" w:rsidP="00151300">
      <w:pPr>
        <w:pStyle w:val="Chapterheading"/>
        <w:jc w:val="center"/>
        <w:rPr>
          <w:sz w:val="48"/>
        </w:rPr>
      </w:pPr>
    </w:p>
    <w:p w14:paraId="2CC1FD87" w14:textId="2E290DC7" w:rsidR="00151300" w:rsidRDefault="00537484" w:rsidP="00151300">
      <w:pPr>
        <w:pStyle w:val="Chapterheading"/>
        <w:jc w:val="center"/>
        <w:rPr>
          <w:sz w:val="36"/>
        </w:rPr>
      </w:pPr>
      <w:r>
        <w:rPr>
          <w:sz w:val="36"/>
        </w:rPr>
        <w:t>TU856</w:t>
      </w:r>
    </w:p>
    <w:p w14:paraId="2927FE7C" w14:textId="4A698B73" w:rsidR="00151300" w:rsidRDefault="00151300" w:rsidP="00151300">
      <w:pPr>
        <w:pStyle w:val="Chapterheading"/>
        <w:jc w:val="center"/>
        <w:rPr>
          <w:sz w:val="36"/>
        </w:rPr>
      </w:pPr>
      <w:r>
        <w:rPr>
          <w:sz w:val="36"/>
        </w:rPr>
        <w:t xml:space="preserve">BSc in </w:t>
      </w:r>
      <w:r w:rsidR="00537484" w:rsidRPr="00537484">
        <w:rPr>
          <w:sz w:val="36"/>
        </w:rPr>
        <w:t>Computer Science</w:t>
      </w:r>
    </w:p>
    <w:p w14:paraId="7E5A97BC" w14:textId="77777777" w:rsidR="00151300" w:rsidRDefault="00151300" w:rsidP="00151300">
      <w:pPr>
        <w:pStyle w:val="Chapterheading"/>
        <w:jc w:val="center"/>
        <w:rPr>
          <w:sz w:val="36"/>
        </w:rPr>
      </w:pPr>
    </w:p>
    <w:p w14:paraId="747C0C71" w14:textId="77777777" w:rsidR="00151300" w:rsidRDefault="00151300" w:rsidP="00151300">
      <w:pPr>
        <w:jc w:val="center"/>
        <w:rPr>
          <w:b/>
          <w:bCs/>
        </w:rPr>
      </w:pPr>
    </w:p>
    <w:p w14:paraId="55F642B6" w14:textId="0A72B5B2" w:rsidR="00151300" w:rsidRPr="00537484" w:rsidRDefault="00537484" w:rsidP="00151300">
      <w:pPr>
        <w:jc w:val="center"/>
        <w:rPr>
          <w:b/>
          <w:bCs/>
          <w:sz w:val="32"/>
          <w:szCs w:val="32"/>
        </w:rPr>
      </w:pPr>
      <w:r>
        <w:rPr>
          <w:b/>
          <w:bCs/>
          <w:sz w:val="32"/>
          <w:szCs w:val="32"/>
        </w:rPr>
        <w:t>Shane Buckley</w:t>
      </w:r>
    </w:p>
    <w:p w14:paraId="636A1D1A" w14:textId="3637E4E8" w:rsidR="00604B8B" w:rsidRPr="00537484" w:rsidRDefault="00537484" w:rsidP="00151300">
      <w:pPr>
        <w:jc w:val="center"/>
        <w:rPr>
          <w:b/>
          <w:bCs/>
          <w:sz w:val="32"/>
          <w:szCs w:val="32"/>
        </w:rPr>
      </w:pPr>
      <w:r>
        <w:rPr>
          <w:b/>
          <w:bCs/>
          <w:sz w:val="32"/>
          <w:szCs w:val="32"/>
        </w:rPr>
        <w:t>C20703429</w:t>
      </w:r>
    </w:p>
    <w:p w14:paraId="78EB583E" w14:textId="77777777" w:rsidR="00604B8B" w:rsidRPr="00537484" w:rsidRDefault="00604B8B" w:rsidP="00151300">
      <w:pPr>
        <w:jc w:val="center"/>
        <w:rPr>
          <w:b/>
          <w:bCs/>
          <w:sz w:val="32"/>
          <w:szCs w:val="32"/>
        </w:rPr>
      </w:pPr>
    </w:p>
    <w:p w14:paraId="77A52EA4" w14:textId="48A777E1" w:rsidR="00151300" w:rsidRPr="00537484" w:rsidRDefault="007F3450" w:rsidP="00151300">
      <w:pPr>
        <w:jc w:val="center"/>
        <w:rPr>
          <w:b/>
          <w:bCs/>
          <w:sz w:val="28"/>
          <w:szCs w:val="32"/>
        </w:rPr>
      </w:pPr>
      <w:r w:rsidRPr="00537484">
        <w:rPr>
          <w:b/>
          <w:bCs/>
          <w:sz w:val="28"/>
          <w:szCs w:val="32"/>
        </w:rPr>
        <w:t>Supervisor</w:t>
      </w:r>
      <w:r w:rsidR="00537484">
        <w:rPr>
          <w:b/>
          <w:bCs/>
          <w:sz w:val="28"/>
          <w:szCs w:val="32"/>
        </w:rPr>
        <w:t>: Eoin Rogers</w:t>
      </w:r>
    </w:p>
    <w:p w14:paraId="16FB4DFB" w14:textId="77777777" w:rsidR="00151300" w:rsidRDefault="00151300" w:rsidP="00151300">
      <w:pPr>
        <w:jc w:val="center"/>
        <w:rPr>
          <w:b/>
          <w:bCs/>
          <w:szCs w:val="32"/>
        </w:rPr>
      </w:pPr>
    </w:p>
    <w:p w14:paraId="41EB4829" w14:textId="77777777" w:rsidR="00151300" w:rsidRPr="00063EE0" w:rsidRDefault="00151300" w:rsidP="00151300">
      <w:pPr>
        <w:jc w:val="center"/>
        <w:rPr>
          <w:b/>
          <w:bCs/>
          <w:szCs w:val="32"/>
        </w:rPr>
      </w:pPr>
    </w:p>
    <w:p w14:paraId="7A3C2CA6" w14:textId="77777777" w:rsidR="00151300" w:rsidRPr="007F3450" w:rsidRDefault="007F3450" w:rsidP="00151300">
      <w:pPr>
        <w:jc w:val="center"/>
        <w:rPr>
          <w:bCs/>
          <w:sz w:val="28"/>
        </w:rPr>
      </w:pPr>
      <w:r>
        <w:rPr>
          <w:bCs/>
          <w:sz w:val="28"/>
        </w:rPr>
        <w:t>School of Computer Science</w:t>
      </w:r>
    </w:p>
    <w:p w14:paraId="7189E1C0" w14:textId="77777777" w:rsidR="00151300" w:rsidRPr="007F3450" w:rsidRDefault="007F3450" w:rsidP="00151300">
      <w:pPr>
        <w:jc w:val="center"/>
        <w:rPr>
          <w:bCs/>
          <w:sz w:val="28"/>
        </w:rPr>
      </w:pPr>
      <w:r>
        <w:rPr>
          <w:bCs/>
          <w:sz w:val="28"/>
        </w:rPr>
        <w:t>Technological University, Dublin</w:t>
      </w:r>
    </w:p>
    <w:p w14:paraId="51A66FEB" w14:textId="77777777" w:rsidR="00151300" w:rsidRPr="003067FA" w:rsidRDefault="00151300" w:rsidP="00151300">
      <w:pPr>
        <w:rPr>
          <w:bCs/>
        </w:rPr>
      </w:pPr>
    </w:p>
    <w:p w14:paraId="79207D3C" w14:textId="6C6E2A56" w:rsidR="00151300" w:rsidRPr="00537484" w:rsidRDefault="00537484" w:rsidP="00151300">
      <w:pPr>
        <w:jc w:val="center"/>
        <w:rPr>
          <w:b/>
          <w:bCs/>
          <w:sz w:val="28"/>
        </w:rPr>
      </w:pPr>
      <w:r w:rsidRPr="00537484">
        <w:rPr>
          <w:b/>
          <w:bCs/>
          <w:sz w:val="28"/>
        </w:rPr>
        <w:t xml:space="preserve">20/11/2023 </w:t>
      </w:r>
    </w:p>
    <w:p w14:paraId="702C0473" w14:textId="77777777" w:rsidR="00151300" w:rsidRDefault="00151300" w:rsidP="00151300">
      <w:pPr>
        <w:pStyle w:val="Chapterheading"/>
        <w:sectPr w:rsidR="00151300">
          <w:footerReference w:type="even" r:id="rId9"/>
          <w:footerReference w:type="default" r:id="rId10"/>
          <w:pgSz w:w="11906" w:h="16838"/>
          <w:pgMar w:top="1440" w:right="1800" w:bottom="1440" w:left="1800" w:header="708" w:footer="708" w:gutter="0"/>
          <w:pgNumType w:fmt="lowerRoman"/>
          <w:cols w:space="708"/>
          <w:titlePg/>
          <w:docGrid w:linePitch="360"/>
        </w:sectPr>
      </w:pPr>
    </w:p>
    <w:p w14:paraId="32A0E72C" w14:textId="61D14A50" w:rsidR="002511DF" w:rsidRDefault="00151300" w:rsidP="00151300">
      <w:pPr>
        <w:pStyle w:val="Chapterheading"/>
      </w:pPr>
      <w:r>
        <w:lastRenderedPageBreak/>
        <w:t>Abstract</w:t>
      </w:r>
    </w:p>
    <w:p w14:paraId="01DB750E" w14:textId="77777777" w:rsidR="00151300" w:rsidRPr="002511DF" w:rsidRDefault="00151300" w:rsidP="00151300">
      <w:pPr>
        <w:pStyle w:val="Chapterheading"/>
        <w:rPr>
          <w:sz w:val="24"/>
        </w:rPr>
      </w:pPr>
    </w:p>
    <w:p w14:paraId="1693118D" w14:textId="2315073F" w:rsidR="002511DF" w:rsidRPr="002511DF" w:rsidRDefault="002511DF" w:rsidP="002511DF">
      <w:pPr>
        <w:pStyle w:val="BodyText"/>
      </w:pPr>
    </w:p>
    <w:p w14:paraId="49C797D1" w14:textId="71798080" w:rsidR="0031387B" w:rsidRDefault="002511DF" w:rsidP="002511DF">
      <w:pPr>
        <w:pStyle w:val="BodyText"/>
      </w:pPr>
      <w:r w:rsidRPr="002511DF">
        <w:t xml:space="preserve">The aim of this project is to create a </w:t>
      </w:r>
      <w:r>
        <w:t>cross-platform mobile and rich web application aimed at providing psychotherapists, counsellors and their clients with a platform and tools to facilitate tracking therapy progress as its primary focus.</w:t>
      </w:r>
      <w:r w:rsidR="0031387B">
        <w:t xml:space="preserve"> </w:t>
      </w:r>
      <w:r w:rsidR="00DF2EA3">
        <w:t>The application will be designed to have a user account system with login and authentication, a note taking system that will have a summarization</w:t>
      </w:r>
      <w:r w:rsidR="005F2F76">
        <w:t xml:space="preserve"> and sentiment analysis</w:t>
      </w:r>
      <w:r w:rsidR="00DF2EA3">
        <w:t xml:space="preserve"> </w:t>
      </w:r>
      <w:r w:rsidR="005F2F76">
        <w:t xml:space="preserve">feature using artificial intelligence for client users and a note expansion feature for therapist users who may take notes during therapy in </w:t>
      </w:r>
      <w:r w:rsidR="00F46DBA">
        <w:t>shorthand</w:t>
      </w:r>
      <w:r w:rsidR="005F2F76">
        <w:t xml:space="preserve">. </w:t>
      </w:r>
    </w:p>
    <w:p w14:paraId="798C0196" w14:textId="77777777" w:rsidR="0031387B" w:rsidRDefault="0031387B" w:rsidP="002511DF">
      <w:pPr>
        <w:pStyle w:val="BodyText"/>
      </w:pPr>
    </w:p>
    <w:p w14:paraId="4737E92C" w14:textId="77777777" w:rsidR="0031387B" w:rsidRDefault="0031387B" w:rsidP="002511DF">
      <w:pPr>
        <w:pStyle w:val="BodyText"/>
      </w:pPr>
    </w:p>
    <w:p w14:paraId="5A66AB6C" w14:textId="77777777" w:rsidR="0031387B" w:rsidRDefault="0031387B" w:rsidP="002511DF">
      <w:pPr>
        <w:pStyle w:val="BodyText"/>
      </w:pPr>
    </w:p>
    <w:p w14:paraId="191D719E" w14:textId="77777777" w:rsidR="0089222A" w:rsidRDefault="00151300" w:rsidP="0089222A">
      <w:pPr>
        <w:pStyle w:val="Chapterheading"/>
      </w:pPr>
      <w:r>
        <w:br w:type="page"/>
      </w:r>
      <w:r w:rsidR="0089222A">
        <w:lastRenderedPageBreak/>
        <w:t>Declaration</w:t>
      </w:r>
    </w:p>
    <w:p w14:paraId="5B26574D" w14:textId="199C888D" w:rsidR="00151300" w:rsidRDefault="00151300" w:rsidP="002511DF">
      <w:pPr>
        <w:pStyle w:val="BodyText"/>
      </w:pPr>
    </w:p>
    <w:p w14:paraId="68F01C8B" w14:textId="77777777" w:rsidR="00151300" w:rsidRDefault="00151300" w:rsidP="00151300">
      <w:pPr>
        <w:pStyle w:val="BodyText"/>
        <w:rPr>
          <w:lang w:val="en-IE"/>
        </w:rPr>
      </w:pPr>
    </w:p>
    <w:p w14:paraId="5E83FCE0" w14:textId="77777777" w:rsidR="00151300" w:rsidRDefault="00151300" w:rsidP="00151300">
      <w:pPr>
        <w:pStyle w:val="BodyText"/>
        <w:rPr>
          <w:lang w:val="en-IE"/>
        </w:rPr>
      </w:pPr>
    </w:p>
    <w:p w14:paraId="08890B4C" w14:textId="77777777" w:rsidR="00151300" w:rsidRDefault="00151300" w:rsidP="00151300">
      <w:pPr>
        <w:pStyle w:val="BodyText"/>
        <w:rPr>
          <w:lang w:val="en-US"/>
        </w:rPr>
      </w:pPr>
      <w:r>
        <w:t xml:space="preserve">I hereby declare that the work described in this dissertation is, except where otherwise stated, </w:t>
      </w:r>
      <w:bookmarkStart w:id="0" w:name="_Hlk151388186"/>
      <w:r>
        <w:t>entirely my own work and has not been submitted as an exercise for a degree at this or any other university.</w:t>
      </w:r>
      <w:bookmarkEnd w:id="0"/>
    </w:p>
    <w:p w14:paraId="0C8327FF" w14:textId="77777777" w:rsidR="00151300" w:rsidRDefault="00151300" w:rsidP="00151300">
      <w:pPr>
        <w:pStyle w:val="BodyText"/>
        <w:rPr>
          <w:lang w:val="en-US"/>
        </w:rPr>
      </w:pPr>
    </w:p>
    <w:p w14:paraId="1EA21CC2" w14:textId="77777777" w:rsidR="00151300" w:rsidRDefault="00151300" w:rsidP="00151300">
      <w:pPr>
        <w:pStyle w:val="BodyText"/>
        <w:rPr>
          <w:lang w:val="en-US"/>
        </w:rPr>
      </w:pPr>
    </w:p>
    <w:p w14:paraId="4C35FE04" w14:textId="77777777" w:rsidR="00151300" w:rsidRDefault="00151300" w:rsidP="00151300">
      <w:pPr>
        <w:pStyle w:val="BodyText"/>
        <w:rPr>
          <w:lang w:val="en-US"/>
        </w:rPr>
      </w:pPr>
      <w:r>
        <w:rPr>
          <w:lang w:val="en-US"/>
        </w:rPr>
        <w:t>Signed:</w:t>
      </w:r>
    </w:p>
    <w:p w14:paraId="4E5EBA7E" w14:textId="77777777" w:rsidR="00151300" w:rsidRDefault="00151300" w:rsidP="00151300">
      <w:pPr>
        <w:pStyle w:val="BodyText"/>
        <w:rPr>
          <w:lang w:val="en-US"/>
        </w:rPr>
      </w:pPr>
    </w:p>
    <w:p w14:paraId="39F0AF94" w14:textId="77777777" w:rsidR="00F64DFC" w:rsidRDefault="00F64DFC" w:rsidP="00F64DFC">
      <w:pPr>
        <w:pStyle w:val="BodyText"/>
        <w:rPr>
          <w:lang w:val="en-US"/>
        </w:rPr>
      </w:pPr>
      <w:r>
        <w:rPr>
          <w:rFonts w:ascii="Lucida Calligraphy" w:hAnsi="Lucida Calligraphy"/>
          <w:u w:val="single"/>
        </w:rPr>
        <w:t>Shane Buckley</w:t>
      </w:r>
      <w:r>
        <w:t>_______________</w:t>
      </w:r>
    </w:p>
    <w:p w14:paraId="618C95F5" w14:textId="77777777" w:rsidR="00F64DFC" w:rsidRDefault="00F64DFC" w:rsidP="00F64DFC">
      <w:pPr>
        <w:pStyle w:val="BodyText"/>
      </w:pPr>
      <w:r>
        <w:t>Shane Buckley</w:t>
      </w:r>
    </w:p>
    <w:p w14:paraId="505F754F" w14:textId="77777777" w:rsidR="00151300" w:rsidRDefault="00151300" w:rsidP="00151300">
      <w:pPr>
        <w:pStyle w:val="BodyText"/>
      </w:pPr>
    </w:p>
    <w:p w14:paraId="792437D4" w14:textId="643E9320" w:rsidR="00151300" w:rsidRPr="00F64DFC" w:rsidRDefault="00F64DFC" w:rsidP="00151300">
      <w:pPr>
        <w:pStyle w:val="BodyText"/>
        <w:rPr>
          <w:lang w:val="en-US"/>
        </w:rPr>
      </w:pPr>
      <w:r>
        <w:t>20/11/2023</w:t>
      </w:r>
    </w:p>
    <w:p w14:paraId="7D7EC1F0" w14:textId="77777777" w:rsidR="00151300" w:rsidRDefault="00151300" w:rsidP="00151300">
      <w:pPr>
        <w:pStyle w:val="BodyText"/>
        <w:rPr>
          <w:lang w:val="en-US"/>
        </w:rPr>
      </w:pPr>
    </w:p>
    <w:p w14:paraId="02E31332" w14:textId="77777777" w:rsidR="00151300" w:rsidRDefault="00151300" w:rsidP="00151300">
      <w:pPr>
        <w:rPr>
          <w:sz w:val="20"/>
          <w:szCs w:val="20"/>
          <w:lang w:val="en-US"/>
        </w:rPr>
      </w:pPr>
    </w:p>
    <w:p w14:paraId="5C641425" w14:textId="77777777" w:rsidR="00151300" w:rsidRDefault="00151300" w:rsidP="00151300">
      <w:pPr>
        <w:rPr>
          <w:sz w:val="20"/>
          <w:szCs w:val="20"/>
          <w:lang w:val="en-US"/>
        </w:rPr>
      </w:pPr>
    </w:p>
    <w:p w14:paraId="0665A504" w14:textId="77777777" w:rsidR="00151300" w:rsidRDefault="00151300" w:rsidP="00151300">
      <w:pPr>
        <w:pStyle w:val="Chapterheading"/>
        <w:spacing w:line="360" w:lineRule="auto"/>
        <w:jc w:val="both"/>
        <w:rPr>
          <w:b w:val="0"/>
          <w:bCs w:val="0"/>
          <w:sz w:val="24"/>
        </w:rPr>
      </w:pPr>
    </w:p>
    <w:p w14:paraId="04783F35" w14:textId="77777777" w:rsidR="00151300" w:rsidRDefault="00151300" w:rsidP="00151300">
      <w:pPr>
        <w:pStyle w:val="Chapterheading"/>
        <w:spacing w:line="360" w:lineRule="auto"/>
        <w:jc w:val="both"/>
        <w:rPr>
          <w:b w:val="0"/>
          <w:bCs w:val="0"/>
          <w:sz w:val="24"/>
        </w:rPr>
      </w:pPr>
    </w:p>
    <w:p w14:paraId="141D82F0" w14:textId="77777777" w:rsidR="00151300" w:rsidRDefault="00151300" w:rsidP="00151300">
      <w:pPr>
        <w:pStyle w:val="Chapterheading"/>
        <w:spacing w:line="360" w:lineRule="auto"/>
        <w:jc w:val="both"/>
        <w:rPr>
          <w:b w:val="0"/>
          <w:bCs w:val="0"/>
          <w:sz w:val="24"/>
        </w:rPr>
      </w:pPr>
    </w:p>
    <w:p w14:paraId="4B34EAE2" w14:textId="77777777" w:rsidR="00151300" w:rsidRDefault="00151300" w:rsidP="00151300">
      <w:pPr>
        <w:pStyle w:val="Chapterheading"/>
        <w:spacing w:line="360" w:lineRule="auto"/>
        <w:jc w:val="both"/>
        <w:rPr>
          <w:b w:val="0"/>
          <w:bCs w:val="0"/>
          <w:sz w:val="24"/>
        </w:rPr>
      </w:pPr>
    </w:p>
    <w:p w14:paraId="4823B4B2" w14:textId="77777777" w:rsidR="00151300" w:rsidRDefault="00151300" w:rsidP="00151300">
      <w:pPr>
        <w:rPr>
          <w:b/>
          <w:bCs/>
          <w:sz w:val="40"/>
        </w:rPr>
      </w:pPr>
      <w:r>
        <w:br w:type="page"/>
      </w:r>
    </w:p>
    <w:p w14:paraId="1CD7ED47" w14:textId="77777777" w:rsidR="00151300" w:rsidRDefault="00151300" w:rsidP="00151300">
      <w:pPr>
        <w:pStyle w:val="Chapterheading"/>
      </w:pPr>
      <w:r>
        <w:lastRenderedPageBreak/>
        <w:t>Acknowledgements</w:t>
      </w:r>
    </w:p>
    <w:p w14:paraId="22B683C1" w14:textId="77777777" w:rsidR="00151300" w:rsidRDefault="00151300" w:rsidP="00151300">
      <w:pPr>
        <w:pStyle w:val="Chapterheading"/>
      </w:pPr>
    </w:p>
    <w:p w14:paraId="63F42F9F" w14:textId="56629552" w:rsidR="00151300" w:rsidRDefault="002E6C5D" w:rsidP="00151300">
      <w:pPr>
        <w:pStyle w:val="BodyText"/>
      </w:pPr>
      <w:r w:rsidRPr="002E6C5D">
        <w:t>I</w:t>
      </w:r>
      <w:r>
        <w:t xml:space="preserve"> would like to thank my supervisor Eoin Rogers for providing guidance and feedback throughout the interim stage of my final year project.</w:t>
      </w:r>
    </w:p>
    <w:p w14:paraId="21D10E0A" w14:textId="77777777" w:rsidR="002E6C5D" w:rsidRDefault="002E6C5D" w:rsidP="00151300">
      <w:pPr>
        <w:pStyle w:val="BodyText"/>
      </w:pPr>
    </w:p>
    <w:p w14:paraId="6430E738" w14:textId="69FD0545" w:rsidR="002E6C5D" w:rsidRDefault="002E6C5D" w:rsidP="00151300">
      <w:pPr>
        <w:pStyle w:val="BodyText"/>
      </w:pPr>
      <w:r>
        <w:t>I would also like to thank my Mother and my partner for their support and help with this project, they have provided me with an abundance of knowledge in the mental health field and this project would not be possible without them.</w:t>
      </w:r>
    </w:p>
    <w:p w14:paraId="279C5ED6" w14:textId="77777777" w:rsidR="002E6C5D" w:rsidRDefault="002E6C5D" w:rsidP="00151300">
      <w:pPr>
        <w:pStyle w:val="BodyText"/>
      </w:pPr>
    </w:p>
    <w:p w14:paraId="50C4C6D8" w14:textId="55F01136" w:rsidR="002E6C5D" w:rsidRPr="002E6C5D" w:rsidRDefault="002E6C5D" w:rsidP="00151300">
      <w:pPr>
        <w:pStyle w:val="BodyText"/>
      </w:pPr>
      <w:r>
        <w:t>And finally, I would like to thank my family for their continued support and encouragement.</w:t>
      </w:r>
    </w:p>
    <w:p w14:paraId="29D3C9AB" w14:textId="77777777" w:rsidR="00151300" w:rsidRDefault="00151300" w:rsidP="00151300">
      <w:pPr>
        <w:pStyle w:val="BodyText"/>
      </w:pPr>
    </w:p>
    <w:p w14:paraId="3CEC75F8" w14:textId="77777777" w:rsidR="00151300" w:rsidRDefault="00151300">
      <w:r>
        <w:br w:type="page"/>
      </w:r>
    </w:p>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14:paraId="5676848F" w14:textId="77777777" w:rsidR="009B697E" w:rsidRDefault="009B697E">
          <w:pPr>
            <w:pStyle w:val="TOCHeading"/>
          </w:pPr>
          <w:r>
            <w:t>Table of Contents</w:t>
          </w:r>
        </w:p>
        <w:p w14:paraId="497B8A3F" w14:textId="7D4B5DD2" w:rsidR="008D7B9E" w:rsidRDefault="00973ED9">
          <w:pPr>
            <w:pStyle w:val="TOC1"/>
            <w:tabs>
              <w:tab w:val="right" w:leader="dot" w:pos="9016"/>
            </w:tabs>
            <w:rPr>
              <w:rFonts w:eastAsiaTheme="minorEastAsia" w:cstheme="minorBidi"/>
              <w:b w:val="0"/>
              <w:bCs w:val="0"/>
              <w:caps w:val="0"/>
              <w:noProof/>
              <w:kern w:val="2"/>
              <w:sz w:val="22"/>
              <w:szCs w:val="22"/>
              <w:lang w:eastAsia="en-IE"/>
              <w14:ligatures w14:val="standardContextual"/>
            </w:rPr>
          </w:pPr>
          <w:r w:rsidRPr="008B3C50">
            <w:rPr>
              <w:caps w:val="0"/>
              <w:noProof/>
              <w:szCs w:val="24"/>
            </w:rPr>
            <w:fldChar w:fldCharType="begin"/>
          </w:r>
          <w:r w:rsidRPr="008B3C50">
            <w:rPr>
              <w:caps w:val="0"/>
              <w:noProof/>
              <w:szCs w:val="24"/>
            </w:rPr>
            <w:instrText xml:space="preserve"> TOC \o "1-3" \h \z \u </w:instrText>
          </w:r>
          <w:r w:rsidRPr="008B3C50">
            <w:rPr>
              <w:caps w:val="0"/>
              <w:noProof/>
              <w:szCs w:val="24"/>
            </w:rPr>
            <w:fldChar w:fldCharType="separate"/>
          </w:r>
          <w:hyperlink w:anchor="_Toc152320089" w:history="1">
            <w:r w:rsidR="008D7B9E" w:rsidRPr="003B21C9">
              <w:rPr>
                <w:rStyle w:val="Hyperlink"/>
                <w:noProof/>
              </w:rPr>
              <w:t>1. Introduction</w:t>
            </w:r>
            <w:r w:rsidR="008D7B9E">
              <w:rPr>
                <w:noProof/>
                <w:webHidden/>
              </w:rPr>
              <w:tab/>
            </w:r>
            <w:r w:rsidR="008D7B9E">
              <w:rPr>
                <w:noProof/>
                <w:webHidden/>
              </w:rPr>
              <w:fldChar w:fldCharType="begin"/>
            </w:r>
            <w:r w:rsidR="008D7B9E">
              <w:rPr>
                <w:noProof/>
                <w:webHidden/>
              </w:rPr>
              <w:instrText xml:space="preserve"> PAGEREF _Toc152320089 \h </w:instrText>
            </w:r>
            <w:r w:rsidR="008D7B9E">
              <w:rPr>
                <w:noProof/>
                <w:webHidden/>
              </w:rPr>
            </w:r>
            <w:r w:rsidR="008D7B9E">
              <w:rPr>
                <w:noProof/>
                <w:webHidden/>
              </w:rPr>
              <w:fldChar w:fldCharType="separate"/>
            </w:r>
            <w:r w:rsidR="008D7B9E">
              <w:rPr>
                <w:noProof/>
                <w:webHidden/>
              </w:rPr>
              <w:t>7</w:t>
            </w:r>
            <w:r w:rsidR="008D7B9E">
              <w:rPr>
                <w:noProof/>
                <w:webHidden/>
              </w:rPr>
              <w:fldChar w:fldCharType="end"/>
            </w:r>
          </w:hyperlink>
        </w:p>
        <w:p w14:paraId="2373629D" w14:textId="4D95A491" w:rsidR="008D7B9E" w:rsidRDefault="008D7B9E">
          <w:pPr>
            <w:pStyle w:val="TOC2"/>
            <w:tabs>
              <w:tab w:val="left" w:pos="880"/>
              <w:tab w:val="right" w:leader="dot" w:pos="9016"/>
            </w:tabs>
            <w:rPr>
              <w:rFonts w:eastAsiaTheme="minorEastAsia" w:cstheme="minorBidi"/>
              <w:smallCaps w:val="0"/>
              <w:noProof/>
              <w:kern w:val="2"/>
              <w:sz w:val="22"/>
              <w:szCs w:val="22"/>
              <w:lang w:eastAsia="en-IE"/>
              <w14:ligatures w14:val="standardContextual"/>
            </w:rPr>
          </w:pPr>
          <w:hyperlink w:anchor="_Toc152320090" w:history="1">
            <w:r w:rsidRPr="003B21C9">
              <w:rPr>
                <w:rStyle w:val="Hyperlink"/>
                <w:noProof/>
              </w:rPr>
              <w:t>1.1.</w:t>
            </w:r>
            <w:r>
              <w:rPr>
                <w:rFonts w:eastAsiaTheme="minorEastAsia" w:cstheme="minorBidi"/>
                <w:smallCaps w:val="0"/>
                <w:noProof/>
                <w:kern w:val="2"/>
                <w:sz w:val="22"/>
                <w:szCs w:val="22"/>
                <w:lang w:eastAsia="en-IE"/>
                <w14:ligatures w14:val="standardContextual"/>
              </w:rPr>
              <w:tab/>
            </w:r>
            <w:r w:rsidRPr="003B21C9">
              <w:rPr>
                <w:rStyle w:val="Hyperlink"/>
                <w:noProof/>
              </w:rPr>
              <w:t>Project Background</w:t>
            </w:r>
            <w:r>
              <w:rPr>
                <w:noProof/>
                <w:webHidden/>
              </w:rPr>
              <w:tab/>
            </w:r>
            <w:r>
              <w:rPr>
                <w:noProof/>
                <w:webHidden/>
              </w:rPr>
              <w:fldChar w:fldCharType="begin"/>
            </w:r>
            <w:r>
              <w:rPr>
                <w:noProof/>
                <w:webHidden/>
              </w:rPr>
              <w:instrText xml:space="preserve"> PAGEREF _Toc152320090 \h </w:instrText>
            </w:r>
            <w:r>
              <w:rPr>
                <w:noProof/>
                <w:webHidden/>
              </w:rPr>
            </w:r>
            <w:r>
              <w:rPr>
                <w:noProof/>
                <w:webHidden/>
              </w:rPr>
              <w:fldChar w:fldCharType="separate"/>
            </w:r>
            <w:r>
              <w:rPr>
                <w:noProof/>
                <w:webHidden/>
              </w:rPr>
              <w:t>7</w:t>
            </w:r>
            <w:r>
              <w:rPr>
                <w:noProof/>
                <w:webHidden/>
              </w:rPr>
              <w:fldChar w:fldCharType="end"/>
            </w:r>
          </w:hyperlink>
        </w:p>
        <w:p w14:paraId="1C9ADEB4" w14:textId="355FF107" w:rsidR="008D7B9E" w:rsidRDefault="008D7B9E">
          <w:pPr>
            <w:pStyle w:val="TOC2"/>
            <w:tabs>
              <w:tab w:val="left" w:pos="880"/>
              <w:tab w:val="right" w:leader="dot" w:pos="9016"/>
            </w:tabs>
            <w:rPr>
              <w:rFonts w:eastAsiaTheme="minorEastAsia" w:cstheme="minorBidi"/>
              <w:smallCaps w:val="0"/>
              <w:noProof/>
              <w:kern w:val="2"/>
              <w:sz w:val="22"/>
              <w:szCs w:val="22"/>
              <w:lang w:eastAsia="en-IE"/>
              <w14:ligatures w14:val="standardContextual"/>
            </w:rPr>
          </w:pPr>
          <w:hyperlink w:anchor="_Toc152320091" w:history="1">
            <w:r w:rsidRPr="003B21C9">
              <w:rPr>
                <w:rStyle w:val="Hyperlink"/>
                <w:noProof/>
              </w:rPr>
              <w:t>1.2.</w:t>
            </w:r>
            <w:r>
              <w:rPr>
                <w:rFonts w:eastAsiaTheme="minorEastAsia" w:cstheme="minorBidi"/>
                <w:smallCaps w:val="0"/>
                <w:noProof/>
                <w:kern w:val="2"/>
                <w:sz w:val="22"/>
                <w:szCs w:val="22"/>
                <w:lang w:eastAsia="en-IE"/>
                <w14:ligatures w14:val="standardContextual"/>
              </w:rPr>
              <w:tab/>
            </w:r>
            <w:r w:rsidRPr="003B21C9">
              <w:rPr>
                <w:rStyle w:val="Hyperlink"/>
                <w:noProof/>
              </w:rPr>
              <w:t>Project Description</w:t>
            </w:r>
            <w:r>
              <w:rPr>
                <w:noProof/>
                <w:webHidden/>
              </w:rPr>
              <w:tab/>
            </w:r>
            <w:r>
              <w:rPr>
                <w:noProof/>
                <w:webHidden/>
              </w:rPr>
              <w:fldChar w:fldCharType="begin"/>
            </w:r>
            <w:r>
              <w:rPr>
                <w:noProof/>
                <w:webHidden/>
              </w:rPr>
              <w:instrText xml:space="preserve"> PAGEREF _Toc152320091 \h </w:instrText>
            </w:r>
            <w:r>
              <w:rPr>
                <w:noProof/>
                <w:webHidden/>
              </w:rPr>
            </w:r>
            <w:r>
              <w:rPr>
                <w:noProof/>
                <w:webHidden/>
              </w:rPr>
              <w:fldChar w:fldCharType="separate"/>
            </w:r>
            <w:r>
              <w:rPr>
                <w:noProof/>
                <w:webHidden/>
              </w:rPr>
              <w:t>8</w:t>
            </w:r>
            <w:r>
              <w:rPr>
                <w:noProof/>
                <w:webHidden/>
              </w:rPr>
              <w:fldChar w:fldCharType="end"/>
            </w:r>
          </w:hyperlink>
        </w:p>
        <w:p w14:paraId="7C5E65AC" w14:textId="0F25F58A" w:rsidR="008D7B9E" w:rsidRDefault="008D7B9E">
          <w:pPr>
            <w:pStyle w:val="TOC2"/>
            <w:tabs>
              <w:tab w:val="left" w:pos="880"/>
              <w:tab w:val="right" w:leader="dot" w:pos="9016"/>
            </w:tabs>
            <w:rPr>
              <w:rFonts w:eastAsiaTheme="minorEastAsia" w:cstheme="minorBidi"/>
              <w:smallCaps w:val="0"/>
              <w:noProof/>
              <w:kern w:val="2"/>
              <w:sz w:val="22"/>
              <w:szCs w:val="22"/>
              <w:lang w:eastAsia="en-IE"/>
              <w14:ligatures w14:val="standardContextual"/>
            </w:rPr>
          </w:pPr>
          <w:hyperlink w:anchor="_Toc152320092" w:history="1">
            <w:r w:rsidRPr="003B21C9">
              <w:rPr>
                <w:rStyle w:val="Hyperlink"/>
                <w:noProof/>
              </w:rPr>
              <w:t>1.3.</w:t>
            </w:r>
            <w:r>
              <w:rPr>
                <w:rFonts w:eastAsiaTheme="minorEastAsia" w:cstheme="minorBidi"/>
                <w:smallCaps w:val="0"/>
                <w:noProof/>
                <w:kern w:val="2"/>
                <w:sz w:val="22"/>
                <w:szCs w:val="22"/>
                <w:lang w:eastAsia="en-IE"/>
                <w14:ligatures w14:val="standardContextual"/>
              </w:rPr>
              <w:tab/>
            </w:r>
            <w:r w:rsidRPr="003B21C9">
              <w:rPr>
                <w:rStyle w:val="Hyperlink"/>
                <w:noProof/>
              </w:rPr>
              <w:t>Project Aims and Objectives</w:t>
            </w:r>
            <w:r>
              <w:rPr>
                <w:noProof/>
                <w:webHidden/>
              </w:rPr>
              <w:tab/>
            </w:r>
            <w:r>
              <w:rPr>
                <w:noProof/>
                <w:webHidden/>
              </w:rPr>
              <w:fldChar w:fldCharType="begin"/>
            </w:r>
            <w:r>
              <w:rPr>
                <w:noProof/>
                <w:webHidden/>
              </w:rPr>
              <w:instrText xml:space="preserve"> PAGEREF _Toc152320092 \h </w:instrText>
            </w:r>
            <w:r>
              <w:rPr>
                <w:noProof/>
                <w:webHidden/>
              </w:rPr>
            </w:r>
            <w:r>
              <w:rPr>
                <w:noProof/>
                <w:webHidden/>
              </w:rPr>
              <w:fldChar w:fldCharType="separate"/>
            </w:r>
            <w:r>
              <w:rPr>
                <w:noProof/>
                <w:webHidden/>
              </w:rPr>
              <w:t>9</w:t>
            </w:r>
            <w:r>
              <w:rPr>
                <w:noProof/>
                <w:webHidden/>
              </w:rPr>
              <w:fldChar w:fldCharType="end"/>
            </w:r>
          </w:hyperlink>
        </w:p>
        <w:p w14:paraId="4C6F5FDC" w14:textId="3F0F21E6" w:rsidR="008D7B9E" w:rsidRDefault="008D7B9E">
          <w:pPr>
            <w:pStyle w:val="TOC2"/>
            <w:tabs>
              <w:tab w:val="left" w:pos="880"/>
              <w:tab w:val="right" w:leader="dot" w:pos="9016"/>
            </w:tabs>
            <w:rPr>
              <w:rFonts w:eastAsiaTheme="minorEastAsia" w:cstheme="minorBidi"/>
              <w:smallCaps w:val="0"/>
              <w:noProof/>
              <w:kern w:val="2"/>
              <w:sz w:val="22"/>
              <w:szCs w:val="22"/>
              <w:lang w:eastAsia="en-IE"/>
              <w14:ligatures w14:val="standardContextual"/>
            </w:rPr>
          </w:pPr>
          <w:hyperlink w:anchor="_Toc152320093" w:history="1">
            <w:r w:rsidRPr="003B21C9">
              <w:rPr>
                <w:rStyle w:val="Hyperlink"/>
                <w:noProof/>
              </w:rPr>
              <w:t>1.4.</w:t>
            </w:r>
            <w:r>
              <w:rPr>
                <w:rFonts w:eastAsiaTheme="minorEastAsia" w:cstheme="minorBidi"/>
                <w:smallCaps w:val="0"/>
                <w:noProof/>
                <w:kern w:val="2"/>
                <w:sz w:val="22"/>
                <w:szCs w:val="22"/>
                <w:lang w:eastAsia="en-IE"/>
                <w14:ligatures w14:val="standardContextual"/>
              </w:rPr>
              <w:tab/>
            </w:r>
            <w:r w:rsidRPr="003B21C9">
              <w:rPr>
                <w:rStyle w:val="Hyperlink"/>
                <w:noProof/>
              </w:rPr>
              <w:t>Project Scope</w:t>
            </w:r>
            <w:r>
              <w:rPr>
                <w:noProof/>
                <w:webHidden/>
              </w:rPr>
              <w:tab/>
            </w:r>
            <w:r>
              <w:rPr>
                <w:noProof/>
                <w:webHidden/>
              </w:rPr>
              <w:fldChar w:fldCharType="begin"/>
            </w:r>
            <w:r>
              <w:rPr>
                <w:noProof/>
                <w:webHidden/>
              </w:rPr>
              <w:instrText xml:space="preserve"> PAGEREF _Toc152320093 \h </w:instrText>
            </w:r>
            <w:r>
              <w:rPr>
                <w:noProof/>
                <w:webHidden/>
              </w:rPr>
            </w:r>
            <w:r>
              <w:rPr>
                <w:noProof/>
                <w:webHidden/>
              </w:rPr>
              <w:fldChar w:fldCharType="separate"/>
            </w:r>
            <w:r>
              <w:rPr>
                <w:noProof/>
                <w:webHidden/>
              </w:rPr>
              <w:t>9</w:t>
            </w:r>
            <w:r>
              <w:rPr>
                <w:noProof/>
                <w:webHidden/>
              </w:rPr>
              <w:fldChar w:fldCharType="end"/>
            </w:r>
          </w:hyperlink>
        </w:p>
        <w:p w14:paraId="67BD55CF" w14:textId="709E0CDE" w:rsidR="008D7B9E" w:rsidRDefault="008D7B9E">
          <w:pPr>
            <w:pStyle w:val="TOC2"/>
            <w:tabs>
              <w:tab w:val="left" w:pos="880"/>
              <w:tab w:val="right" w:leader="dot" w:pos="9016"/>
            </w:tabs>
            <w:rPr>
              <w:rFonts w:eastAsiaTheme="minorEastAsia" w:cstheme="minorBidi"/>
              <w:smallCaps w:val="0"/>
              <w:noProof/>
              <w:kern w:val="2"/>
              <w:sz w:val="22"/>
              <w:szCs w:val="22"/>
              <w:lang w:eastAsia="en-IE"/>
              <w14:ligatures w14:val="standardContextual"/>
            </w:rPr>
          </w:pPr>
          <w:hyperlink w:anchor="_Toc152320094" w:history="1">
            <w:r w:rsidRPr="003B21C9">
              <w:rPr>
                <w:rStyle w:val="Hyperlink"/>
                <w:noProof/>
              </w:rPr>
              <w:t>1.5.</w:t>
            </w:r>
            <w:r>
              <w:rPr>
                <w:rFonts w:eastAsiaTheme="minorEastAsia" w:cstheme="minorBidi"/>
                <w:smallCaps w:val="0"/>
                <w:noProof/>
                <w:kern w:val="2"/>
                <w:sz w:val="22"/>
                <w:szCs w:val="22"/>
                <w:lang w:eastAsia="en-IE"/>
                <w14:ligatures w14:val="standardContextual"/>
              </w:rPr>
              <w:tab/>
            </w:r>
            <w:r w:rsidRPr="003B21C9">
              <w:rPr>
                <w:rStyle w:val="Hyperlink"/>
                <w:noProof/>
              </w:rPr>
              <w:t>Thesis Roadmap</w:t>
            </w:r>
            <w:r>
              <w:rPr>
                <w:noProof/>
                <w:webHidden/>
              </w:rPr>
              <w:tab/>
            </w:r>
            <w:r>
              <w:rPr>
                <w:noProof/>
                <w:webHidden/>
              </w:rPr>
              <w:fldChar w:fldCharType="begin"/>
            </w:r>
            <w:r>
              <w:rPr>
                <w:noProof/>
                <w:webHidden/>
              </w:rPr>
              <w:instrText xml:space="preserve"> PAGEREF _Toc152320094 \h </w:instrText>
            </w:r>
            <w:r>
              <w:rPr>
                <w:noProof/>
                <w:webHidden/>
              </w:rPr>
            </w:r>
            <w:r>
              <w:rPr>
                <w:noProof/>
                <w:webHidden/>
              </w:rPr>
              <w:fldChar w:fldCharType="separate"/>
            </w:r>
            <w:r>
              <w:rPr>
                <w:noProof/>
                <w:webHidden/>
              </w:rPr>
              <w:t>9</w:t>
            </w:r>
            <w:r>
              <w:rPr>
                <w:noProof/>
                <w:webHidden/>
              </w:rPr>
              <w:fldChar w:fldCharType="end"/>
            </w:r>
          </w:hyperlink>
        </w:p>
        <w:p w14:paraId="6591CCB3" w14:textId="095E0580" w:rsidR="008D7B9E" w:rsidRDefault="008D7B9E">
          <w:pPr>
            <w:pStyle w:val="TOC1"/>
            <w:tabs>
              <w:tab w:val="left" w:pos="440"/>
              <w:tab w:val="right" w:leader="dot" w:pos="9016"/>
            </w:tabs>
            <w:rPr>
              <w:rFonts w:eastAsiaTheme="minorEastAsia" w:cstheme="minorBidi"/>
              <w:b w:val="0"/>
              <w:bCs w:val="0"/>
              <w:caps w:val="0"/>
              <w:noProof/>
              <w:kern w:val="2"/>
              <w:sz w:val="22"/>
              <w:szCs w:val="22"/>
              <w:lang w:eastAsia="en-IE"/>
              <w14:ligatures w14:val="standardContextual"/>
            </w:rPr>
          </w:pPr>
          <w:hyperlink w:anchor="_Toc152320095" w:history="1">
            <w:r w:rsidRPr="003B21C9">
              <w:rPr>
                <w:rStyle w:val="Hyperlink"/>
                <w:noProof/>
              </w:rPr>
              <w:t>2.</w:t>
            </w:r>
            <w:r>
              <w:rPr>
                <w:rFonts w:eastAsiaTheme="minorEastAsia" w:cstheme="minorBidi"/>
                <w:b w:val="0"/>
                <w:bCs w:val="0"/>
                <w:caps w:val="0"/>
                <w:noProof/>
                <w:kern w:val="2"/>
                <w:sz w:val="22"/>
                <w:szCs w:val="22"/>
                <w:lang w:eastAsia="en-IE"/>
                <w14:ligatures w14:val="standardContextual"/>
              </w:rPr>
              <w:tab/>
            </w:r>
            <w:r w:rsidRPr="003B21C9">
              <w:rPr>
                <w:rStyle w:val="Hyperlink"/>
                <w:noProof/>
              </w:rPr>
              <w:t>Literature Review</w:t>
            </w:r>
            <w:r>
              <w:rPr>
                <w:noProof/>
                <w:webHidden/>
              </w:rPr>
              <w:tab/>
            </w:r>
            <w:r>
              <w:rPr>
                <w:noProof/>
                <w:webHidden/>
              </w:rPr>
              <w:fldChar w:fldCharType="begin"/>
            </w:r>
            <w:r>
              <w:rPr>
                <w:noProof/>
                <w:webHidden/>
              </w:rPr>
              <w:instrText xml:space="preserve"> PAGEREF _Toc152320095 \h </w:instrText>
            </w:r>
            <w:r>
              <w:rPr>
                <w:noProof/>
                <w:webHidden/>
              </w:rPr>
            </w:r>
            <w:r>
              <w:rPr>
                <w:noProof/>
                <w:webHidden/>
              </w:rPr>
              <w:fldChar w:fldCharType="separate"/>
            </w:r>
            <w:r>
              <w:rPr>
                <w:noProof/>
                <w:webHidden/>
              </w:rPr>
              <w:t>10</w:t>
            </w:r>
            <w:r>
              <w:rPr>
                <w:noProof/>
                <w:webHidden/>
              </w:rPr>
              <w:fldChar w:fldCharType="end"/>
            </w:r>
          </w:hyperlink>
        </w:p>
        <w:p w14:paraId="2566DB73" w14:textId="58E5B8FA" w:rsidR="008D7B9E" w:rsidRDefault="008D7B9E">
          <w:pPr>
            <w:pStyle w:val="TOC2"/>
            <w:tabs>
              <w:tab w:val="left" w:pos="880"/>
              <w:tab w:val="right" w:leader="dot" w:pos="9016"/>
            </w:tabs>
            <w:rPr>
              <w:rFonts w:eastAsiaTheme="minorEastAsia" w:cstheme="minorBidi"/>
              <w:smallCaps w:val="0"/>
              <w:noProof/>
              <w:kern w:val="2"/>
              <w:sz w:val="22"/>
              <w:szCs w:val="22"/>
              <w:lang w:eastAsia="en-IE"/>
              <w14:ligatures w14:val="standardContextual"/>
            </w:rPr>
          </w:pPr>
          <w:hyperlink w:anchor="_Toc152320096" w:history="1">
            <w:r w:rsidRPr="003B21C9">
              <w:rPr>
                <w:rStyle w:val="Hyperlink"/>
                <w:noProof/>
              </w:rPr>
              <w:t>2.1.</w:t>
            </w:r>
            <w:r>
              <w:rPr>
                <w:rFonts w:eastAsiaTheme="minorEastAsia" w:cstheme="minorBidi"/>
                <w:smallCaps w:val="0"/>
                <w:noProof/>
                <w:kern w:val="2"/>
                <w:sz w:val="22"/>
                <w:szCs w:val="22"/>
                <w:lang w:eastAsia="en-IE"/>
                <w14:ligatures w14:val="standardContextual"/>
              </w:rPr>
              <w:tab/>
            </w:r>
            <w:r w:rsidRPr="003B21C9">
              <w:rPr>
                <w:rStyle w:val="Hyperlink"/>
                <w:noProof/>
              </w:rPr>
              <w:t>Introduction</w:t>
            </w:r>
            <w:r>
              <w:rPr>
                <w:noProof/>
                <w:webHidden/>
              </w:rPr>
              <w:tab/>
            </w:r>
            <w:r>
              <w:rPr>
                <w:noProof/>
                <w:webHidden/>
              </w:rPr>
              <w:fldChar w:fldCharType="begin"/>
            </w:r>
            <w:r>
              <w:rPr>
                <w:noProof/>
                <w:webHidden/>
              </w:rPr>
              <w:instrText xml:space="preserve"> PAGEREF _Toc152320096 \h </w:instrText>
            </w:r>
            <w:r>
              <w:rPr>
                <w:noProof/>
                <w:webHidden/>
              </w:rPr>
            </w:r>
            <w:r>
              <w:rPr>
                <w:noProof/>
                <w:webHidden/>
              </w:rPr>
              <w:fldChar w:fldCharType="separate"/>
            </w:r>
            <w:r>
              <w:rPr>
                <w:noProof/>
                <w:webHidden/>
              </w:rPr>
              <w:t>10</w:t>
            </w:r>
            <w:r>
              <w:rPr>
                <w:noProof/>
                <w:webHidden/>
              </w:rPr>
              <w:fldChar w:fldCharType="end"/>
            </w:r>
          </w:hyperlink>
        </w:p>
        <w:p w14:paraId="75FD9E3F" w14:textId="1B00341B" w:rsidR="008D7B9E" w:rsidRDefault="008D7B9E">
          <w:pPr>
            <w:pStyle w:val="TOC2"/>
            <w:tabs>
              <w:tab w:val="left" w:pos="880"/>
              <w:tab w:val="right" w:leader="dot" w:pos="9016"/>
            </w:tabs>
            <w:rPr>
              <w:rFonts w:eastAsiaTheme="minorEastAsia" w:cstheme="minorBidi"/>
              <w:smallCaps w:val="0"/>
              <w:noProof/>
              <w:kern w:val="2"/>
              <w:sz w:val="22"/>
              <w:szCs w:val="22"/>
              <w:lang w:eastAsia="en-IE"/>
              <w14:ligatures w14:val="standardContextual"/>
            </w:rPr>
          </w:pPr>
          <w:hyperlink w:anchor="_Toc152320097" w:history="1">
            <w:r w:rsidRPr="003B21C9">
              <w:rPr>
                <w:rStyle w:val="Hyperlink"/>
                <w:noProof/>
              </w:rPr>
              <w:t>2.2.</w:t>
            </w:r>
            <w:r>
              <w:rPr>
                <w:rFonts w:eastAsiaTheme="minorEastAsia" w:cstheme="minorBidi"/>
                <w:smallCaps w:val="0"/>
                <w:noProof/>
                <w:kern w:val="2"/>
                <w:sz w:val="22"/>
                <w:szCs w:val="22"/>
                <w:lang w:eastAsia="en-IE"/>
                <w14:ligatures w14:val="standardContextual"/>
              </w:rPr>
              <w:tab/>
            </w:r>
            <w:r w:rsidRPr="003B21C9">
              <w:rPr>
                <w:rStyle w:val="Hyperlink"/>
                <w:noProof/>
              </w:rPr>
              <w:t>Alternative Existing Mental Health Assistance Applications</w:t>
            </w:r>
            <w:r>
              <w:rPr>
                <w:noProof/>
                <w:webHidden/>
              </w:rPr>
              <w:tab/>
            </w:r>
            <w:r>
              <w:rPr>
                <w:noProof/>
                <w:webHidden/>
              </w:rPr>
              <w:fldChar w:fldCharType="begin"/>
            </w:r>
            <w:r>
              <w:rPr>
                <w:noProof/>
                <w:webHidden/>
              </w:rPr>
              <w:instrText xml:space="preserve"> PAGEREF _Toc152320097 \h </w:instrText>
            </w:r>
            <w:r>
              <w:rPr>
                <w:noProof/>
                <w:webHidden/>
              </w:rPr>
            </w:r>
            <w:r>
              <w:rPr>
                <w:noProof/>
                <w:webHidden/>
              </w:rPr>
              <w:fldChar w:fldCharType="separate"/>
            </w:r>
            <w:r>
              <w:rPr>
                <w:noProof/>
                <w:webHidden/>
              </w:rPr>
              <w:t>10</w:t>
            </w:r>
            <w:r>
              <w:rPr>
                <w:noProof/>
                <w:webHidden/>
              </w:rPr>
              <w:fldChar w:fldCharType="end"/>
            </w:r>
          </w:hyperlink>
        </w:p>
        <w:p w14:paraId="1DACBE11" w14:textId="79883C51" w:rsidR="008D7B9E" w:rsidRDefault="008D7B9E">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320098" w:history="1">
            <w:r w:rsidRPr="003B21C9">
              <w:rPr>
                <w:rStyle w:val="Hyperlink"/>
                <w:noProof/>
              </w:rPr>
              <w:t>2.2.1. Quenza</w:t>
            </w:r>
            <w:r>
              <w:rPr>
                <w:noProof/>
                <w:webHidden/>
              </w:rPr>
              <w:tab/>
            </w:r>
            <w:r>
              <w:rPr>
                <w:noProof/>
                <w:webHidden/>
              </w:rPr>
              <w:fldChar w:fldCharType="begin"/>
            </w:r>
            <w:r>
              <w:rPr>
                <w:noProof/>
                <w:webHidden/>
              </w:rPr>
              <w:instrText xml:space="preserve"> PAGEREF _Toc152320098 \h </w:instrText>
            </w:r>
            <w:r>
              <w:rPr>
                <w:noProof/>
                <w:webHidden/>
              </w:rPr>
            </w:r>
            <w:r>
              <w:rPr>
                <w:noProof/>
                <w:webHidden/>
              </w:rPr>
              <w:fldChar w:fldCharType="separate"/>
            </w:r>
            <w:r>
              <w:rPr>
                <w:noProof/>
                <w:webHidden/>
              </w:rPr>
              <w:t>10</w:t>
            </w:r>
            <w:r>
              <w:rPr>
                <w:noProof/>
                <w:webHidden/>
              </w:rPr>
              <w:fldChar w:fldCharType="end"/>
            </w:r>
          </w:hyperlink>
        </w:p>
        <w:p w14:paraId="07044A4D" w14:textId="09014861" w:rsidR="008D7B9E" w:rsidRDefault="008D7B9E">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320099" w:history="1">
            <w:r w:rsidRPr="003B21C9">
              <w:rPr>
                <w:rStyle w:val="Hyperlink"/>
                <w:noProof/>
              </w:rPr>
              <w:t>2.2.2. Daylio</w:t>
            </w:r>
            <w:r>
              <w:rPr>
                <w:noProof/>
                <w:webHidden/>
              </w:rPr>
              <w:tab/>
            </w:r>
            <w:r>
              <w:rPr>
                <w:noProof/>
                <w:webHidden/>
              </w:rPr>
              <w:fldChar w:fldCharType="begin"/>
            </w:r>
            <w:r>
              <w:rPr>
                <w:noProof/>
                <w:webHidden/>
              </w:rPr>
              <w:instrText xml:space="preserve"> PAGEREF _Toc152320099 \h </w:instrText>
            </w:r>
            <w:r>
              <w:rPr>
                <w:noProof/>
                <w:webHidden/>
              </w:rPr>
            </w:r>
            <w:r>
              <w:rPr>
                <w:noProof/>
                <w:webHidden/>
              </w:rPr>
              <w:fldChar w:fldCharType="separate"/>
            </w:r>
            <w:r>
              <w:rPr>
                <w:noProof/>
                <w:webHidden/>
              </w:rPr>
              <w:t>11</w:t>
            </w:r>
            <w:r>
              <w:rPr>
                <w:noProof/>
                <w:webHidden/>
              </w:rPr>
              <w:fldChar w:fldCharType="end"/>
            </w:r>
          </w:hyperlink>
        </w:p>
        <w:p w14:paraId="4AA32152" w14:textId="3A731D4F" w:rsidR="008D7B9E" w:rsidRDefault="008D7B9E">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320100" w:history="1">
            <w:r w:rsidRPr="003B21C9">
              <w:rPr>
                <w:rStyle w:val="Hyperlink"/>
                <w:noProof/>
              </w:rPr>
              <w:t>2.2.3. Moodnotes</w:t>
            </w:r>
            <w:r>
              <w:rPr>
                <w:noProof/>
                <w:webHidden/>
              </w:rPr>
              <w:tab/>
            </w:r>
            <w:r>
              <w:rPr>
                <w:noProof/>
                <w:webHidden/>
              </w:rPr>
              <w:fldChar w:fldCharType="begin"/>
            </w:r>
            <w:r>
              <w:rPr>
                <w:noProof/>
                <w:webHidden/>
              </w:rPr>
              <w:instrText xml:space="preserve"> PAGEREF _Toc152320100 \h </w:instrText>
            </w:r>
            <w:r>
              <w:rPr>
                <w:noProof/>
                <w:webHidden/>
              </w:rPr>
            </w:r>
            <w:r>
              <w:rPr>
                <w:noProof/>
                <w:webHidden/>
              </w:rPr>
              <w:fldChar w:fldCharType="separate"/>
            </w:r>
            <w:r>
              <w:rPr>
                <w:noProof/>
                <w:webHidden/>
              </w:rPr>
              <w:t>11</w:t>
            </w:r>
            <w:r>
              <w:rPr>
                <w:noProof/>
                <w:webHidden/>
              </w:rPr>
              <w:fldChar w:fldCharType="end"/>
            </w:r>
          </w:hyperlink>
        </w:p>
        <w:p w14:paraId="6F422D37" w14:textId="7EC767FE" w:rsidR="008D7B9E" w:rsidRDefault="008D7B9E">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320101" w:history="1">
            <w:r w:rsidRPr="003B21C9">
              <w:rPr>
                <w:rStyle w:val="Hyperlink"/>
                <w:noProof/>
              </w:rPr>
              <w:t>2.2.4. eMoods</w:t>
            </w:r>
            <w:r>
              <w:rPr>
                <w:noProof/>
                <w:webHidden/>
              </w:rPr>
              <w:tab/>
            </w:r>
            <w:r>
              <w:rPr>
                <w:noProof/>
                <w:webHidden/>
              </w:rPr>
              <w:fldChar w:fldCharType="begin"/>
            </w:r>
            <w:r>
              <w:rPr>
                <w:noProof/>
                <w:webHidden/>
              </w:rPr>
              <w:instrText xml:space="preserve"> PAGEREF _Toc152320101 \h </w:instrText>
            </w:r>
            <w:r>
              <w:rPr>
                <w:noProof/>
                <w:webHidden/>
              </w:rPr>
            </w:r>
            <w:r>
              <w:rPr>
                <w:noProof/>
                <w:webHidden/>
              </w:rPr>
              <w:fldChar w:fldCharType="separate"/>
            </w:r>
            <w:r>
              <w:rPr>
                <w:noProof/>
                <w:webHidden/>
              </w:rPr>
              <w:t>12</w:t>
            </w:r>
            <w:r>
              <w:rPr>
                <w:noProof/>
                <w:webHidden/>
              </w:rPr>
              <w:fldChar w:fldCharType="end"/>
            </w:r>
          </w:hyperlink>
        </w:p>
        <w:p w14:paraId="58CD7C6F" w14:textId="77E936B1" w:rsidR="008D7B9E" w:rsidRDefault="008D7B9E">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320102" w:history="1">
            <w:r w:rsidRPr="003B21C9">
              <w:rPr>
                <w:rStyle w:val="Hyperlink"/>
                <w:noProof/>
              </w:rPr>
              <w:t>2.2.5. Theratrak</w:t>
            </w:r>
            <w:r>
              <w:rPr>
                <w:noProof/>
                <w:webHidden/>
              </w:rPr>
              <w:tab/>
            </w:r>
            <w:r>
              <w:rPr>
                <w:noProof/>
                <w:webHidden/>
              </w:rPr>
              <w:fldChar w:fldCharType="begin"/>
            </w:r>
            <w:r>
              <w:rPr>
                <w:noProof/>
                <w:webHidden/>
              </w:rPr>
              <w:instrText xml:space="preserve"> PAGEREF _Toc152320102 \h </w:instrText>
            </w:r>
            <w:r>
              <w:rPr>
                <w:noProof/>
                <w:webHidden/>
              </w:rPr>
            </w:r>
            <w:r>
              <w:rPr>
                <w:noProof/>
                <w:webHidden/>
              </w:rPr>
              <w:fldChar w:fldCharType="separate"/>
            </w:r>
            <w:r>
              <w:rPr>
                <w:noProof/>
                <w:webHidden/>
              </w:rPr>
              <w:t>12</w:t>
            </w:r>
            <w:r>
              <w:rPr>
                <w:noProof/>
                <w:webHidden/>
              </w:rPr>
              <w:fldChar w:fldCharType="end"/>
            </w:r>
          </w:hyperlink>
        </w:p>
        <w:p w14:paraId="5E2B8610" w14:textId="70FFC07C" w:rsidR="008D7B9E" w:rsidRDefault="008D7B9E">
          <w:pPr>
            <w:pStyle w:val="TOC2"/>
            <w:tabs>
              <w:tab w:val="right" w:leader="dot" w:pos="9016"/>
            </w:tabs>
            <w:rPr>
              <w:rFonts w:eastAsiaTheme="minorEastAsia" w:cstheme="minorBidi"/>
              <w:smallCaps w:val="0"/>
              <w:noProof/>
              <w:kern w:val="2"/>
              <w:sz w:val="22"/>
              <w:szCs w:val="22"/>
              <w:lang w:eastAsia="en-IE"/>
              <w14:ligatures w14:val="standardContextual"/>
            </w:rPr>
          </w:pPr>
          <w:hyperlink w:anchor="_Toc152320103" w:history="1">
            <w:r w:rsidRPr="003B21C9">
              <w:rPr>
                <w:rStyle w:val="Hyperlink"/>
                <w:noProof/>
              </w:rPr>
              <w:t>2.3. Technologies Researched &amp; Selection</w:t>
            </w:r>
            <w:r>
              <w:rPr>
                <w:noProof/>
                <w:webHidden/>
              </w:rPr>
              <w:tab/>
            </w:r>
            <w:r>
              <w:rPr>
                <w:noProof/>
                <w:webHidden/>
              </w:rPr>
              <w:fldChar w:fldCharType="begin"/>
            </w:r>
            <w:r>
              <w:rPr>
                <w:noProof/>
                <w:webHidden/>
              </w:rPr>
              <w:instrText xml:space="preserve"> PAGEREF _Toc152320103 \h </w:instrText>
            </w:r>
            <w:r>
              <w:rPr>
                <w:noProof/>
                <w:webHidden/>
              </w:rPr>
            </w:r>
            <w:r>
              <w:rPr>
                <w:noProof/>
                <w:webHidden/>
              </w:rPr>
              <w:fldChar w:fldCharType="separate"/>
            </w:r>
            <w:r>
              <w:rPr>
                <w:noProof/>
                <w:webHidden/>
              </w:rPr>
              <w:t>13</w:t>
            </w:r>
            <w:r>
              <w:rPr>
                <w:noProof/>
                <w:webHidden/>
              </w:rPr>
              <w:fldChar w:fldCharType="end"/>
            </w:r>
          </w:hyperlink>
        </w:p>
        <w:p w14:paraId="46C3088D" w14:textId="70763A4C" w:rsidR="008D7B9E" w:rsidRDefault="008D7B9E">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320104" w:history="1">
            <w:r w:rsidRPr="003B21C9">
              <w:rPr>
                <w:rStyle w:val="Hyperlink"/>
                <w:noProof/>
              </w:rPr>
              <w:t>2.3.1 Operating Systems</w:t>
            </w:r>
            <w:r>
              <w:rPr>
                <w:noProof/>
                <w:webHidden/>
              </w:rPr>
              <w:tab/>
            </w:r>
            <w:r>
              <w:rPr>
                <w:noProof/>
                <w:webHidden/>
              </w:rPr>
              <w:fldChar w:fldCharType="begin"/>
            </w:r>
            <w:r>
              <w:rPr>
                <w:noProof/>
                <w:webHidden/>
              </w:rPr>
              <w:instrText xml:space="preserve"> PAGEREF _Toc152320104 \h </w:instrText>
            </w:r>
            <w:r>
              <w:rPr>
                <w:noProof/>
                <w:webHidden/>
              </w:rPr>
            </w:r>
            <w:r>
              <w:rPr>
                <w:noProof/>
                <w:webHidden/>
              </w:rPr>
              <w:fldChar w:fldCharType="separate"/>
            </w:r>
            <w:r>
              <w:rPr>
                <w:noProof/>
                <w:webHidden/>
              </w:rPr>
              <w:t>13</w:t>
            </w:r>
            <w:r>
              <w:rPr>
                <w:noProof/>
                <w:webHidden/>
              </w:rPr>
              <w:fldChar w:fldCharType="end"/>
            </w:r>
          </w:hyperlink>
        </w:p>
        <w:p w14:paraId="432BE2E9" w14:textId="23611B5E" w:rsidR="008D7B9E" w:rsidRDefault="008D7B9E">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320105" w:history="1">
            <w:r w:rsidRPr="003B21C9">
              <w:rPr>
                <w:rStyle w:val="Hyperlink"/>
                <w:noProof/>
              </w:rPr>
              <w:t>2.3.2 Databases</w:t>
            </w:r>
            <w:r>
              <w:rPr>
                <w:noProof/>
                <w:webHidden/>
              </w:rPr>
              <w:tab/>
            </w:r>
            <w:r>
              <w:rPr>
                <w:noProof/>
                <w:webHidden/>
              </w:rPr>
              <w:fldChar w:fldCharType="begin"/>
            </w:r>
            <w:r>
              <w:rPr>
                <w:noProof/>
                <w:webHidden/>
              </w:rPr>
              <w:instrText xml:space="preserve"> PAGEREF _Toc152320105 \h </w:instrText>
            </w:r>
            <w:r>
              <w:rPr>
                <w:noProof/>
                <w:webHidden/>
              </w:rPr>
            </w:r>
            <w:r>
              <w:rPr>
                <w:noProof/>
                <w:webHidden/>
              </w:rPr>
              <w:fldChar w:fldCharType="separate"/>
            </w:r>
            <w:r>
              <w:rPr>
                <w:noProof/>
                <w:webHidden/>
              </w:rPr>
              <w:t>15</w:t>
            </w:r>
            <w:r>
              <w:rPr>
                <w:noProof/>
                <w:webHidden/>
              </w:rPr>
              <w:fldChar w:fldCharType="end"/>
            </w:r>
          </w:hyperlink>
        </w:p>
        <w:p w14:paraId="05ACEEBF" w14:textId="3223B359" w:rsidR="008D7B9E" w:rsidRDefault="008D7B9E">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320106" w:history="1">
            <w:r w:rsidRPr="003B21C9">
              <w:rPr>
                <w:rStyle w:val="Hyperlink"/>
                <w:noProof/>
              </w:rPr>
              <w:t>2.3.3 Frontend Framework</w:t>
            </w:r>
            <w:r>
              <w:rPr>
                <w:noProof/>
                <w:webHidden/>
              </w:rPr>
              <w:tab/>
            </w:r>
            <w:r>
              <w:rPr>
                <w:noProof/>
                <w:webHidden/>
              </w:rPr>
              <w:fldChar w:fldCharType="begin"/>
            </w:r>
            <w:r>
              <w:rPr>
                <w:noProof/>
                <w:webHidden/>
              </w:rPr>
              <w:instrText xml:space="preserve"> PAGEREF _Toc152320106 \h </w:instrText>
            </w:r>
            <w:r>
              <w:rPr>
                <w:noProof/>
                <w:webHidden/>
              </w:rPr>
            </w:r>
            <w:r>
              <w:rPr>
                <w:noProof/>
                <w:webHidden/>
              </w:rPr>
              <w:fldChar w:fldCharType="separate"/>
            </w:r>
            <w:r>
              <w:rPr>
                <w:noProof/>
                <w:webHidden/>
              </w:rPr>
              <w:t>16</w:t>
            </w:r>
            <w:r>
              <w:rPr>
                <w:noProof/>
                <w:webHidden/>
              </w:rPr>
              <w:fldChar w:fldCharType="end"/>
            </w:r>
          </w:hyperlink>
        </w:p>
        <w:p w14:paraId="564FD0A7" w14:textId="06246997" w:rsidR="008D7B9E" w:rsidRDefault="008D7B9E">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320107" w:history="1">
            <w:r w:rsidRPr="003B21C9">
              <w:rPr>
                <w:rStyle w:val="Hyperlink"/>
                <w:noProof/>
              </w:rPr>
              <w:t>2.3.4 Backend Framework</w:t>
            </w:r>
            <w:r>
              <w:rPr>
                <w:noProof/>
                <w:webHidden/>
              </w:rPr>
              <w:tab/>
            </w:r>
            <w:r>
              <w:rPr>
                <w:noProof/>
                <w:webHidden/>
              </w:rPr>
              <w:fldChar w:fldCharType="begin"/>
            </w:r>
            <w:r>
              <w:rPr>
                <w:noProof/>
                <w:webHidden/>
              </w:rPr>
              <w:instrText xml:space="preserve"> PAGEREF _Toc152320107 \h </w:instrText>
            </w:r>
            <w:r>
              <w:rPr>
                <w:noProof/>
                <w:webHidden/>
              </w:rPr>
            </w:r>
            <w:r>
              <w:rPr>
                <w:noProof/>
                <w:webHidden/>
              </w:rPr>
              <w:fldChar w:fldCharType="separate"/>
            </w:r>
            <w:r>
              <w:rPr>
                <w:noProof/>
                <w:webHidden/>
              </w:rPr>
              <w:t>17</w:t>
            </w:r>
            <w:r>
              <w:rPr>
                <w:noProof/>
                <w:webHidden/>
              </w:rPr>
              <w:fldChar w:fldCharType="end"/>
            </w:r>
          </w:hyperlink>
        </w:p>
        <w:p w14:paraId="4F048A82" w14:textId="1918506E" w:rsidR="008D7B9E" w:rsidRDefault="008D7B9E">
          <w:pPr>
            <w:pStyle w:val="TOC2"/>
            <w:tabs>
              <w:tab w:val="right" w:leader="dot" w:pos="9016"/>
            </w:tabs>
            <w:rPr>
              <w:rFonts w:eastAsiaTheme="minorEastAsia" w:cstheme="minorBidi"/>
              <w:smallCaps w:val="0"/>
              <w:noProof/>
              <w:kern w:val="2"/>
              <w:sz w:val="22"/>
              <w:szCs w:val="22"/>
              <w:lang w:eastAsia="en-IE"/>
              <w14:ligatures w14:val="standardContextual"/>
            </w:rPr>
          </w:pPr>
          <w:hyperlink w:anchor="_Toc152320108" w:history="1">
            <w:r w:rsidRPr="003B21C9">
              <w:rPr>
                <w:rStyle w:val="Hyperlink"/>
                <w:noProof/>
              </w:rPr>
              <w:t>2.4. Other Research you’ve done</w:t>
            </w:r>
            <w:r>
              <w:rPr>
                <w:noProof/>
                <w:webHidden/>
              </w:rPr>
              <w:tab/>
            </w:r>
            <w:r>
              <w:rPr>
                <w:noProof/>
                <w:webHidden/>
              </w:rPr>
              <w:fldChar w:fldCharType="begin"/>
            </w:r>
            <w:r>
              <w:rPr>
                <w:noProof/>
                <w:webHidden/>
              </w:rPr>
              <w:instrText xml:space="preserve"> PAGEREF _Toc152320108 \h </w:instrText>
            </w:r>
            <w:r>
              <w:rPr>
                <w:noProof/>
                <w:webHidden/>
              </w:rPr>
            </w:r>
            <w:r>
              <w:rPr>
                <w:noProof/>
                <w:webHidden/>
              </w:rPr>
              <w:fldChar w:fldCharType="separate"/>
            </w:r>
            <w:r>
              <w:rPr>
                <w:noProof/>
                <w:webHidden/>
              </w:rPr>
              <w:t>18</w:t>
            </w:r>
            <w:r>
              <w:rPr>
                <w:noProof/>
                <w:webHidden/>
              </w:rPr>
              <w:fldChar w:fldCharType="end"/>
            </w:r>
          </w:hyperlink>
        </w:p>
        <w:p w14:paraId="7C427005" w14:textId="5331A8D6" w:rsidR="008D7B9E" w:rsidRDefault="008D7B9E">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320109" w:history="1">
            <w:r w:rsidRPr="003B21C9">
              <w:rPr>
                <w:rStyle w:val="Hyperlink"/>
                <w:noProof/>
              </w:rPr>
              <w:t>2.4.1 Mental Health &amp; Psychotherapy</w:t>
            </w:r>
            <w:r>
              <w:rPr>
                <w:noProof/>
                <w:webHidden/>
              </w:rPr>
              <w:tab/>
            </w:r>
            <w:r>
              <w:rPr>
                <w:noProof/>
                <w:webHidden/>
              </w:rPr>
              <w:fldChar w:fldCharType="begin"/>
            </w:r>
            <w:r>
              <w:rPr>
                <w:noProof/>
                <w:webHidden/>
              </w:rPr>
              <w:instrText xml:space="preserve"> PAGEREF _Toc152320109 \h </w:instrText>
            </w:r>
            <w:r>
              <w:rPr>
                <w:noProof/>
                <w:webHidden/>
              </w:rPr>
            </w:r>
            <w:r>
              <w:rPr>
                <w:noProof/>
                <w:webHidden/>
              </w:rPr>
              <w:fldChar w:fldCharType="separate"/>
            </w:r>
            <w:r>
              <w:rPr>
                <w:noProof/>
                <w:webHidden/>
              </w:rPr>
              <w:t>18</w:t>
            </w:r>
            <w:r>
              <w:rPr>
                <w:noProof/>
                <w:webHidden/>
              </w:rPr>
              <w:fldChar w:fldCharType="end"/>
            </w:r>
          </w:hyperlink>
        </w:p>
        <w:p w14:paraId="1BD06502" w14:textId="4A9231E6" w:rsidR="008D7B9E" w:rsidRDefault="008D7B9E">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320110" w:history="1">
            <w:r w:rsidRPr="003B21C9">
              <w:rPr>
                <w:rStyle w:val="Hyperlink"/>
                <w:noProof/>
              </w:rPr>
              <w:t>2.4.2 Machine Learning</w:t>
            </w:r>
            <w:r>
              <w:rPr>
                <w:noProof/>
                <w:webHidden/>
              </w:rPr>
              <w:tab/>
            </w:r>
            <w:r>
              <w:rPr>
                <w:noProof/>
                <w:webHidden/>
              </w:rPr>
              <w:fldChar w:fldCharType="begin"/>
            </w:r>
            <w:r>
              <w:rPr>
                <w:noProof/>
                <w:webHidden/>
              </w:rPr>
              <w:instrText xml:space="preserve"> PAGEREF _Toc152320110 \h </w:instrText>
            </w:r>
            <w:r>
              <w:rPr>
                <w:noProof/>
                <w:webHidden/>
              </w:rPr>
            </w:r>
            <w:r>
              <w:rPr>
                <w:noProof/>
                <w:webHidden/>
              </w:rPr>
              <w:fldChar w:fldCharType="separate"/>
            </w:r>
            <w:r>
              <w:rPr>
                <w:noProof/>
                <w:webHidden/>
              </w:rPr>
              <w:t>19</w:t>
            </w:r>
            <w:r>
              <w:rPr>
                <w:noProof/>
                <w:webHidden/>
              </w:rPr>
              <w:fldChar w:fldCharType="end"/>
            </w:r>
          </w:hyperlink>
        </w:p>
        <w:p w14:paraId="24BFB480" w14:textId="702B742D" w:rsidR="008D7B9E" w:rsidRDefault="008D7B9E">
          <w:pPr>
            <w:pStyle w:val="TOC2"/>
            <w:tabs>
              <w:tab w:val="right" w:leader="dot" w:pos="9016"/>
            </w:tabs>
            <w:rPr>
              <w:rFonts w:eastAsiaTheme="minorEastAsia" w:cstheme="minorBidi"/>
              <w:smallCaps w:val="0"/>
              <w:noProof/>
              <w:kern w:val="2"/>
              <w:sz w:val="22"/>
              <w:szCs w:val="22"/>
              <w:lang w:eastAsia="en-IE"/>
              <w14:ligatures w14:val="standardContextual"/>
            </w:rPr>
          </w:pPr>
          <w:hyperlink w:anchor="_Toc152320111" w:history="1">
            <w:r w:rsidRPr="003B21C9">
              <w:rPr>
                <w:rStyle w:val="Hyperlink"/>
                <w:noProof/>
              </w:rPr>
              <w:t>2.5. Existing Final Year Projects</w:t>
            </w:r>
            <w:r>
              <w:rPr>
                <w:noProof/>
                <w:webHidden/>
              </w:rPr>
              <w:tab/>
            </w:r>
            <w:r>
              <w:rPr>
                <w:noProof/>
                <w:webHidden/>
              </w:rPr>
              <w:fldChar w:fldCharType="begin"/>
            </w:r>
            <w:r>
              <w:rPr>
                <w:noProof/>
                <w:webHidden/>
              </w:rPr>
              <w:instrText xml:space="preserve"> PAGEREF _Toc152320111 \h </w:instrText>
            </w:r>
            <w:r>
              <w:rPr>
                <w:noProof/>
                <w:webHidden/>
              </w:rPr>
            </w:r>
            <w:r>
              <w:rPr>
                <w:noProof/>
                <w:webHidden/>
              </w:rPr>
              <w:fldChar w:fldCharType="separate"/>
            </w:r>
            <w:r>
              <w:rPr>
                <w:noProof/>
                <w:webHidden/>
              </w:rPr>
              <w:t>19</w:t>
            </w:r>
            <w:r>
              <w:rPr>
                <w:noProof/>
                <w:webHidden/>
              </w:rPr>
              <w:fldChar w:fldCharType="end"/>
            </w:r>
          </w:hyperlink>
        </w:p>
        <w:p w14:paraId="697C63DF" w14:textId="5E3DFE85" w:rsidR="008D7B9E" w:rsidRDefault="008D7B9E">
          <w:pPr>
            <w:pStyle w:val="TOC2"/>
            <w:tabs>
              <w:tab w:val="right" w:leader="dot" w:pos="9016"/>
            </w:tabs>
            <w:rPr>
              <w:rFonts w:eastAsiaTheme="minorEastAsia" w:cstheme="minorBidi"/>
              <w:smallCaps w:val="0"/>
              <w:noProof/>
              <w:kern w:val="2"/>
              <w:sz w:val="22"/>
              <w:szCs w:val="22"/>
              <w:lang w:eastAsia="en-IE"/>
              <w14:ligatures w14:val="standardContextual"/>
            </w:rPr>
          </w:pPr>
          <w:hyperlink w:anchor="_Toc152320112" w:history="1">
            <w:r w:rsidRPr="003B21C9">
              <w:rPr>
                <w:rStyle w:val="Hyperlink"/>
                <w:noProof/>
              </w:rPr>
              <w:t>2.6. Conclusions</w:t>
            </w:r>
            <w:r>
              <w:rPr>
                <w:noProof/>
                <w:webHidden/>
              </w:rPr>
              <w:tab/>
            </w:r>
            <w:r>
              <w:rPr>
                <w:noProof/>
                <w:webHidden/>
              </w:rPr>
              <w:fldChar w:fldCharType="begin"/>
            </w:r>
            <w:r>
              <w:rPr>
                <w:noProof/>
                <w:webHidden/>
              </w:rPr>
              <w:instrText xml:space="preserve"> PAGEREF _Toc152320112 \h </w:instrText>
            </w:r>
            <w:r>
              <w:rPr>
                <w:noProof/>
                <w:webHidden/>
              </w:rPr>
            </w:r>
            <w:r>
              <w:rPr>
                <w:noProof/>
                <w:webHidden/>
              </w:rPr>
              <w:fldChar w:fldCharType="separate"/>
            </w:r>
            <w:r>
              <w:rPr>
                <w:noProof/>
                <w:webHidden/>
              </w:rPr>
              <w:t>20</w:t>
            </w:r>
            <w:r>
              <w:rPr>
                <w:noProof/>
                <w:webHidden/>
              </w:rPr>
              <w:fldChar w:fldCharType="end"/>
            </w:r>
          </w:hyperlink>
        </w:p>
        <w:p w14:paraId="641045E4" w14:textId="234A8D02" w:rsidR="008D7B9E" w:rsidRDefault="008D7B9E">
          <w:pPr>
            <w:pStyle w:val="TOC1"/>
            <w:tabs>
              <w:tab w:val="right" w:leader="dot" w:pos="9016"/>
            </w:tabs>
            <w:rPr>
              <w:rFonts w:eastAsiaTheme="minorEastAsia" w:cstheme="minorBidi"/>
              <w:b w:val="0"/>
              <w:bCs w:val="0"/>
              <w:caps w:val="0"/>
              <w:noProof/>
              <w:kern w:val="2"/>
              <w:sz w:val="22"/>
              <w:szCs w:val="22"/>
              <w:lang w:eastAsia="en-IE"/>
              <w14:ligatures w14:val="standardContextual"/>
            </w:rPr>
          </w:pPr>
          <w:hyperlink w:anchor="_Toc152320113" w:history="1">
            <w:r w:rsidRPr="003B21C9">
              <w:rPr>
                <w:rStyle w:val="Hyperlink"/>
                <w:noProof/>
              </w:rPr>
              <w:t>3. System Design</w:t>
            </w:r>
            <w:r>
              <w:rPr>
                <w:noProof/>
                <w:webHidden/>
              </w:rPr>
              <w:tab/>
            </w:r>
            <w:r>
              <w:rPr>
                <w:noProof/>
                <w:webHidden/>
              </w:rPr>
              <w:fldChar w:fldCharType="begin"/>
            </w:r>
            <w:r>
              <w:rPr>
                <w:noProof/>
                <w:webHidden/>
              </w:rPr>
              <w:instrText xml:space="preserve"> PAGEREF _Toc152320113 \h </w:instrText>
            </w:r>
            <w:r>
              <w:rPr>
                <w:noProof/>
                <w:webHidden/>
              </w:rPr>
            </w:r>
            <w:r>
              <w:rPr>
                <w:noProof/>
                <w:webHidden/>
              </w:rPr>
              <w:fldChar w:fldCharType="separate"/>
            </w:r>
            <w:r>
              <w:rPr>
                <w:noProof/>
                <w:webHidden/>
              </w:rPr>
              <w:t>21</w:t>
            </w:r>
            <w:r>
              <w:rPr>
                <w:noProof/>
                <w:webHidden/>
              </w:rPr>
              <w:fldChar w:fldCharType="end"/>
            </w:r>
          </w:hyperlink>
        </w:p>
        <w:p w14:paraId="5F561A89" w14:textId="786DBB53" w:rsidR="008D7B9E" w:rsidRDefault="008D7B9E">
          <w:pPr>
            <w:pStyle w:val="TOC2"/>
            <w:tabs>
              <w:tab w:val="right" w:leader="dot" w:pos="9016"/>
            </w:tabs>
            <w:rPr>
              <w:rFonts w:eastAsiaTheme="minorEastAsia" w:cstheme="minorBidi"/>
              <w:smallCaps w:val="0"/>
              <w:noProof/>
              <w:kern w:val="2"/>
              <w:sz w:val="22"/>
              <w:szCs w:val="22"/>
              <w:lang w:eastAsia="en-IE"/>
              <w14:ligatures w14:val="standardContextual"/>
            </w:rPr>
          </w:pPr>
          <w:hyperlink w:anchor="_Toc152320114" w:history="1">
            <w:r w:rsidRPr="003B21C9">
              <w:rPr>
                <w:rStyle w:val="Hyperlink"/>
                <w:noProof/>
              </w:rPr>
              <w:t>3.1.Introduction</w:t>
            </w:r>
            <w:r>
              <w:rPr>
                <w:noProof/>
                <w:webHidden/>
              </w:rPr>
              <w:tab/>
            </w:r>
            <w:r>
              <w:rPr>
                <w:noProof/>
                <w:webHidden/>
              </w:rPr>
              <w:fldChar w:fldCharType="begin"/>
            </w:r>
            <w:r>
              <w:rPr>
                <w:noProof/>
                <w:webHidden/>
              </w:rPr>
              <w:instrText xml:space="preserve"> PAGEREF _Toc152320114 \h </w:instrText>
            </w:r>
            <w:r>
              <w:rPr>
                <w:noProof/>
                <w:webHidden/>
              </w:rPr>
            </w:r>
            <w:r>
              <w:rPr>
                <w:noProof/>
                <w:webHidden/>
              </w:rPr>
              <w:fldChar w:fldCharType="separate"/>
            </w:r>
            <w:r>
              <w:rPr>
                <w:noProof/>
                <w:webHidden/>
              </w:rPr>
              <w:t>21</w:t>
            </w:r>
            <w:r>
              <w:rPr>
                <w:noProof/>
                <w:webHidden/>
              </w:rPr>
              <w:fldChar w:fldCharType="end"/>
            </w:r>
          </w:hyperlink>
        </w:p>
        <w:p w14:paraId="0544EA64" w14:textId="5E298FD7" w:rsidR="008D7B9E" w:rsidRDefault="008D7B9E">
          <w:pPr>
            <w:pStyle w:val="TOC2"/>
            <w:tabs>
              <w:tab w:val="right" w:leader="dot" w:pos="9016"/>
            </w:tabs>
            <w:rPr>
              <w:rFonts w:eastAsiaTheme="minorEastAsia" w:cstheme="minorBidi"/>
              <w:smallCaps w:val="0"/>
              <w:noProof/>
              <w:kern w:val="2"/>
              <w:sz w:val="22"/>
              <w:szCs w:val="22"/>
              <w:lang w:eastAsia="en-IE"/>
              <w14:ligatures w14:val="standardContextual"/>
            </w:rPr>
          </w:pPr>
          <w:hyperlink w:anchor="_Toc152320115" w:history="1">
            <w:r w:rsidRPr="003B21C9">
              <w:rPr>
                <w:rStyle w:val="Hyperlink"/>
                <w:noProof/>
              </w:rPr>
              <w:t>3.2. Software Methodology</w:t>
            </w:r>
            <w:r>
              <w:rPr>
                <w:noProof/>
                <w:webHidden/>
              </w:rPr>
              <w:tab/>
            </w:r>
            <w:r>
              <w:rPr>
                <w:noProof/>
                <w:webHidden/>
              </w:rPr>
              <w:fldChar w:fldCharType="begin"/>
            </w:r>
            <w:r>
              <w:rPr>
                <w:noProof/>
                <w:webHidden/>
              </w:rPr>
              <w:instrText xml:space="preserve"> PAGEREF _Toc152320115 \h </w:instrText>
            </w:r>
            <w:r>
              <w:rPr>
                <w:noProof/>
                <w:webHidden/>
              </w:rPr>
            </w:r>
            <w:r>
              <w:rPr>
                <w:noProof/>
                <w:webHidden/>
              </w:rPr>
              <w:fldChar w:fldCharType="separate"/>
            </w:r>
            <w:r>
              <w:rPr>
                <w:noProof/>
                <w:webHidden/>
              </w:rPr>
              <w:t>21</w:t>
            </w:r>
            <w:r>
              <w:rPr>
                <w:noProof/>
                <w:webHidden/>
              </w:rPr>
              <w:fldChar w:fldCharType="end"/>
            </w:r>
          </w:hyperlink>
        </w:p>
        <w:p w14:paraId="3FE0B207" w14:textId="454DC76A" w:rsidR="008D7B9E" w:rsidRDefault="008D7B9E">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320116" w:history="1">
            <w:r w:rsidRPr="003B21C9">
              <w:rPr>
                <w:rStyle w:val="Hyperlink"/>
                <w:noProof/>
              </w:rPr>
              <w:t>3.2.1 Agile</w:t>
            </w:r>
            <w:r>
              <w:rPr>
                <w:noProof/>
                <w:webHidden/>
              </w:rPr>
              <w:tab/>
            </w:r>
            <w:r>
              <w:rPr>
                <w:noProof/>
                <w:webHidden/>
              </w:rPr>
              <w:fldChar w:fldCharType="begin"/>
            </w:r>
            <w:r>
              <w:rPr>
                <w:noProof/>
                <w:webHidden/>
              </w:rPr>
              <w:instrText xml:space="preserve"> PAGEREF _Toc152320116 \h </w:instrText>
            </w:r>
            <w:r>
              <w:rPr>
                <w:noProof/>
                <w:webHidden/>
              </w:rPr>
            </w:r>
            <w:r>
              <w:rPr>
                <w:noProof/>
                <w:webHidden/>
              </w:rPr>
              <w:fldChar w:fldCharType="separate"/>
            </w:r>
            <w:r>
              <w:rPr>
                <w:noProof/>
                <w:webHidden/>
              </w:rPr>
              <w:t>21</w:t>
            </w:r>
            <w:r>
              <w:rPr>
                <w:noProof/>
                <w:webHidden/>
              </w:rPr>
              <w:fldChar w:fldCharType="end"/>
            </w:r>
          </w:hyperlink>
        </w:p>
        <w:p w14:paraId="2A1A9D1F" w14:textId="173DBC42" w:rsidR="008D7B9E" w:rsidRDefault="008D7B9E">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320117" w:history="1">
            <w:r w:rsidRPr="003B21C9">
              <w:rPr>
                <w:rStyle w:val="Hyperlink"/>
                <w:noProof/>
              </w:rPr>
              <w:t>3.2.2 Waterfall</w:t>
            </w:r>
            <w:r>
              <w:rPr>
                <w:noProof/>
                <w:webHidden/>
              </w:rPr>
              <w:tab/>
            </w:r>
            <w:r>
              <w:rPr>
                <w:noProof/>
                <w:webHidden/>
              </w:rPr>
              <w:fldChar w:fldCharType="begin"/>
            </w:r>
            <w:r>
              <w:rPr>
                <w:noProof/>
                <w:webHidden/>
              </w:rPr>
              <w:instrText xml:space="preserve"> PAGEREF _Toc152320117 \h </w:instrText>
            </w:r>
            <w:r>
              <w:rPr>
                <w:noProof/>
                <w:webHidden/>
              </w:rPr>
            </w:r>
            <w:r>
              <w:rPr>
                <w:noProof/>
                <w:webHidden/>
              </w:rPr>
              <w:fldChar w:fldCharType="separate"/>
            </w:r>
            <w:r>
              <w:rPr>
                <w:noProof/>
                <w:webHidden/>
              </w:rPr>
              <w:t>21</w:t>
            </w:r>
            <w:r>
              <w:rPr>
                <w:noProof/>
                <w:webHidden/>
              </w:rPr>
              <w:fldChar w:fldCharType="end"/>
            </w:r>
          </w:hyperlink>
        </w:p>
        <w:p w14:paraId="5A0A7B49" w14:textId="2E67356B" w:rsidR="008D7B9E" w:rsidRDefault="008D7B9E">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320118" w:history="1">
            <w:r w:rsidRPr="003B21C9">
              <w:rPr>
                <w:rStyle w:val="Hyperlink"/>
                <w:noProof/>
              </w:rPr>
              <w:t>3.2.3 DevOps</w:t>
            </w:r>
            <w:r>
              <w:rPr>
                <w:noProof/>
                <w:webHidden/>
              </w:rPr>
              <w:tab/>
            </w:r>
            <w:r>
              <w:rPr>
                <w:noProof/>
                <w:webHidden/>
              </w:rPr>
              <w:fldChar w:fldCharType="begin"/>
            </w:r>
            <w:r>
              <w:rPr>
                <w:noProof/>
                <w:webHidden/>
              </w:rPr>
              <w:instrText xml:space="preserve"> PAGEREF _Toc152320118 \h </w:instrText>
            </w:r>
            <w:r>
              <w:rPr>
                <w:noProof/>
                <w:webHidden/>
              </w:rPr>
            </w:r>
            <w:r>
              <w:rPr>
                <w:noProof/>
                <w:webHidden/>
              </w:rPr>
              <w:fldChar w:fldCharType="separate"/>
            </w:r>
            <w:r>
              <w:rPr>
                <w:noProof/>
                <w:webHidden/>
              </w:rPr>
              <w:t>21</w:t>
            </w:r>
            <w:r>
              <w:rPr>
                <w:noProof/>
                <w:webHidden/>
              </w:rPr>
              <w:fldChar w:fldCharType="end"/>
            </w:r>
          </w:hyperlink>
        </w:p>
        <w:p w14:paraId="5F28953B" w14:textId="70F1A7FC" w:rsidR="008D7B9E" w:rsidRDefault="008D7B9E">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320119" w:history="1">
            <w:r w:rsidRPr="003B21C9">
              <w:rPr>
                <w:rStyle w:val="Hyperlink"/>
                <w:noProof/>
              </w:rPr>
              <w:t>3.2.4 Extreme Programming (XP)</w:t>
            </w:r>
            <w:r>
              <w:rPr>
                <w:noProof/>
                <w:webHidden/>
              </w:rPr>
              <w:tab/>
            </w:r>
            <w:r>
              <w:rPr>
                <w:noProof/>
                <w:webHidden/>
              </w:rPr>
              <w:fldChar w:fldCharType="begin"/>
            </w:r>
            <w:r>
              <w:rPr>
                <w:noProof/>
                <w:webHidden/>
              </w:rPr>
              <w:instrText xml:space="preserve"> PAGEREF _Toc152320119 \h </w:instrText>
            </w:r>
            <w:r>
              <w:rPr>
                <w:noProof/>
                <w:webHidden/>
              </w:rPr>
            </w:r>
            <w:r>
              <w:rPr>
                <w:noProof/>
                <w:webHidden/>
              </w:rPr>
              <w:fldChar w:fldCharType="separate"/>
            </w:r>
            <w:r>
              <w:rPr>
                <w:noProof/>
                <w:webHidden/>
              </w:rPr>
              <w:t>21</w:t>
            </w:r>
            <w:r>
              <w:rPr>
                <w:noProof/>
                <w:webHidden/>
              </w:rPr>
              <w:fldChar w:fldCharType="end"/>
            </w:r>
          </w:hyperlink>
        </w:p>
        <w:p w14:paraId="32F1DFFC" w14:textId="3D182C6A" w:rsidR="008D7B9E" w:rsidRDefault="008D7B9E">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320120" w:history="1">
            <w:r w:rsidRPr="003B21C9">
              <w:rPr>
                <w:rStyle w:val="Hyperlink"/>
                <w:noProof/>
              </w:rPr>
              <w:t>3.2.5 Feature Driven Development (FDD)</w:t>
            </w:r>
            <w:r>
              <w:rPr>
                <w:noProof/>
                <w:webHidden/>
              </w:rPr>
              <w:tab/>
            </w:r>
            <w:r>
              <w:rPr>
                <w:noProof/>
                <w:webHidden/>
              </w:rPr>
              <w:fldChar w:fldCharType="begin"/>
            </w:r>
            <w:r>
              <w:rPr>
                <w:noProof/>
                <w:webHidden/>
              </w:rPr>
              <w:instrText xml:space="preserve"> PAGEREF _Toc152320120 \h </w:instrText>
            </w:r>
            <w:r>
              <w:rPr>
                <w:noProof/>
                <w:webHidden/>
              </w:rPr>
            </w:r>
            <w:r>
              <w:rPr>
                <w:noProof/>
                <w:webHidden/>
              </w:rPr>
              <w:fldChar w:fldCharType="separate"/>
            </w:r>
            <w:r>
              <w:rPr>
                <w:noProof/>
                <w:webHidden/>
              </w:rPr>
              <w:t>21</w:t>
            </w:r>
            <w:r>
              <w:rPr>
                <w:noProof/>
                <w:webHidden/>
              </w:rPr>
              <w:fldChar w:fldCharType="end"/>
            </w:r>
          </w:hyperlink>
        </w:p>
        <w:p w14:paraId="042AA170" w14:textId="30613667" w:rsidR="008D7B9E" w:rsidRDefault="008D7B9E">
          <w:pPr>
            <w:pStyle w:val="TOC2"/>
            <w:tabs>
              <w:tab w:val="left" w:pos="880"/>
              <w:tab w:val="right" w:leader="dot" w:pos="9016"/>
            </w:tabs>
            <w:rPr>
              <w:rFonts w:eastAsiaTheme="minorEastAsia" w:cstheme="minorBidi"/>
              <w:smallCaps w:val="0"/>
              <w:noProof/>
              <w:kern w:val="2"/>
              <w:sz w:val="22"/>
              <w:szCs w:val="22"/>
              <w:lang w:eastAsia="en-IE"/>
              <w14:ligatures w14:val="standardContextual"/>
            </w:rPr>
          </w:pPr>
          <w:hyperlink w:anchor="_Toc152320121" w:history="1">
            <w:r w:rsidRPr="003B21C9">
              <w:rPr>
                <w:rStyle w:val="Hyperlink"/>
                <w:noProof/>
              </w:rPr>
              <w:t xml:space="preserve">3.3. </w:t>
            </w:r>
            <w:r>
              <w:rPr>
                <w:rFonts w:eastAsiaTheme="minorEastAsia" w:cstheme="minorBidi"/>
                <w:smallCaps w:val="0"/>
                <w:noProof/>
                <w:kern w:val="2"/>
                <w:sz w:val="22"/>
                <w:szCs w:val="22"/>
                <w:lang w:eastAsia="en-IE"/>
                <w14:ligatures w14:val="standardContextual"/>
              </w:rPr>
              <w:tab/>
            </w:r>
            <w:r w:rsidRPr="003B21C9">
              <w:rPr>
                <w:rStyle w:val="Hyperlink"/>
                <w:noProof/>
              </w:rPr>
              <w:t>Overview of System</w:t>
            </w:r>
            <w:r>
              <w:rPr>
                <w:noProof/>
                <w:webHidden/>
              </w:rPr>
              <w:tab/>
            </w:r>
            <w:r>
              <w:rPr>
                <w:noProof/>
                <w:webHidden/>
              </w:rPr>
              <w:fldChar w:fldCharType="begin"/>
            </w:r>
            <w:r>
              <w:rPr>
                <w:noProof/>
                <w:webHidden/>
              </w:rPr>
              <w:instrText xml:space="preserve"> PAGEREF _Toc152320121 \h </w:instrText>
            </w:r>
            <w:r>
              <w:rPr>
                <w:noProof/>
                <w:webHidden/>
              </w:rPr>
            </w:r>
            <w:r>
              <w:rPr>
                <w:noProof/>
                <w:webHidden/>
              </w:rPr>
              <w:fldChar w:fldCharType="separate"/>
            </w:r>
            <w:r>
              <w:rPr>
                <w:noProof/>
                <w:webHidden/>
              </w:rPr>
              <w:t>21</w:t>
            </w:r>
            <w:r>
              <w:rPr>
                <w:noProof/>
                <w:webHidden/>
              </w:rPr>
              <w:fldChar w:fldCharType="end"/>
            </w:r>
          </w:hyperlink>
        </w:p>
        <w:p w14:paraId="728005D3" w14:textId="34963DD7" w:rsidR="008D7B9E" w:rsidRDefault="008D7B9E">
          <w:pPr>
            <w:pStyle w:val="TOC2"/>
            <w:tabs>
              <w:tab w:val="left" w:pos="880"/>
              <w:tab w:val="right" w:leader="dot" w:pos="9016"/>
            </w:tabs>
            <w:rPr>
              <w:rFonts w:eastAsiaTheme="minorEastAsia" w:cstheme="minorBidi"/>
              <w:smallCaps w:val="0"/>
              <w:noProof/>
              <w:kern w:val="2"/>
              <w:sz w:val="22"/>
              <w:szCs w:val="22"/>
              <w:lang w:eastAsia="en-IE"/>
              <w14:ligatures w14:val="standardContextual"/>
            </w:rPr>
          </w:pPr>
          <w:hyperlink w:anchor="_Toc152320122" w:history="1">
            <w:r w:rsidRPr="003B21C9">
              <w:rPr>
                <w:rStyle w:val="Hyperlink"/>
                <w:noProof/>
              </w:rPr>
              <w:t xml:space="preserve">3.X. </w:t>
            </w:r>
            <w:r>
              <w:rPr>
                <w:rFonts w:eastAsiaTheme="minorEastAsia" w:cstheme="minorBidi"/>
                <w:smallCaps w:val="0"/>
                <w:noProof/>
                <w:kern w:val="2"/>
                <w:sz w:val="22"/>
                <w:szCs w:val="22"/>
                <w:lang w:eastAsia="en-IE"/>
                <w14:ligatures w14:val="standardContextual"/>
              </w:rPr>
              <w:tab/>
            </w:r>
            <w:r w:rsidRPr="003B21C9">
              <w:rPr>
                <w:rStyle w:val="Hyperlink"/>
                <w:noProof/>
              </w:rPr>
              <w:t>Other Sections</w:t>
            </w:r>
            <w:r>
              <w:rPr>
                <w:noProof/>
                <w:webHidden/>
              </w:rPr>
              <w:tab/>
            </w:r>
            <w:r>
              <w:rPr>
                <w:noProof/>
                <w:webHidden/>
              </w:rPr>
              <w:fldChar w:fldCharType="begin"/>
            </w:r>
            <w:r>
              <w:rPr>
                <w:noProof/>
                <w:webHidden/>
              </w:rPr>
              <w:instrText xml:space="preserve"> PAGEREF _Toc152320122 \h </w:instrText>
            </w:r>
            <w:r>
              <w:rPr>
                <w:noProof/>
                <w:webHidden/>
              </w:rPr>
            </w:r>
            <w:r>
              <w:rPr>
                <w:noProof/>
                <w:webHidden/>
              </w:rPr>
              <w:fldChar w:fldCharType="separate"/>
            </w:r>
            <w:r>
              <w:rPr>
                <w:noProof/>
                <w:webHidden/>
              </w:rPr>
              <w:t>23</w:t>
            </w:r>
            <w:r>
              <w:rPr>
                <w:noProof/>
                <w:webHidden/>
              </w:rPr>
              <w:fldChar w:fldCharType="end"/>
            </w:r>
          </w:hyperlink>
        </w:p>
        <w:p w14:paraId="346C5C13" w14:textId="6721AE9D" w:rsidR="008D7B9E" w:rsidRDefault="008D7B9E">
          <w:pPr>
            <w:pStyle w:val="TOC2"/>
            <w:tabs>
              <w:tab w:val="left" w:pos="880"/>
              <w:tab w:val="right" w:leader="dot" w:pos="9016"/>
            </w:tabs>
            <w:rPr>
              <w:rFonts w:eastAsiaTheme="minorEastAsia" w:cstheme="minorBidi"/>
              <w:smallCaps w:val="0"/>
              <w:noProof/>
              <w:kern w:val="2"/>
              <w:sz w:val="22"/>
              <w:szCs w:val="22"/>
              <w:lang w:eastAsia="en-IE"/>
              <w14:ligatures w14:val="standardContextual"/>
            </w:rPr>
          </w:pPr>
          <w:hyperlink w:anchor="_Toc152320123" w:history="1">
            <w:r w:rsidRPr="003B21C9">
              <w:rPr>
                <w:rStyle w:val="Hyperlink"/>
                <w:noProof/>
              </w:rPr>
              <w:t xml:space="preserve">3.X. </w:t>
            </w:r>
            <w:r>
              <w:rPr>
                <w:rFonts w:eastAsiaTheme="minorEastAsia" w:cstheme="minorBidi"/>
                <w:smallCaps w:val="0"/>
                <w:noProof/>
                <w:kern w:val="2"/>
                <w:sz w:val="22"/>
                <w:szCs w:val="22"/>
                <w:lang w:eastAsia="en-IE"/>
                <w14:ligatures w14:val="standardContextual"/>
              </w:rPr>
              <w:tab/>
            </w:r>
            <w:r w:rsidRPr="003B21C9">
              <w:rPr>
                <w:rStyle w:val="Hyperlink"/>
                <w:noProof/>
              </w:rPr>
              <w:t>Conclusions</w:t>
            </w:r>
            <w:r>
              <w:rPr>
                <w:noProof/>
                <w:webHidden/>
              </w:rPr>
              <w:tab/>
            </w:r>
            <w:r>
              <w:rPr>
                <w:noProof/>
                <w:webHidden/>
              </w:rPr>
              <w:fldChar w:fldCharType="begin"/>
            </w:r>
            <w:r>
              <w:rPr>
                <w:noProof/>
                <w:webHidden/>
              </w:rPr>
              <w:instrText xml:space="preserve"> PAGEREF _Toc152320123 \h </w:instrText>
            </w:r>
            <w:r>
              <w:rPr>
                <w:noProof/>
                <w:webHidden/>
              </w:rPr>
            </w:r>
            <w:r>
              <w:rPr>
                <w:noProof/>
                <w:webHidden/>
              </w:rPr>
              <w:fldChar w:fldCharType="separate"/>
            </w:r>
            <w:r>
              <w:rPr>
                <w:noProof/>
                <w:webHidden/>
              </w:rPr>
              <w:t>23</w:t>
            </w:r>
            <w:r>
              <w:rPr>
                <w:noProof/>
                <w:webHidden/>
              </w:rPr>
              <w:fldChar w:fldCharType="end"/>
            </w:r>
          </w:hyperlink>
        </w:p>
        <w:p w14:paraId="3C151873" w14:textId="3BDEF8CE" w:rsidR="008D7B9E" w:rsidRDefault="008D7B9E">
          <w:pPr>
            <w:pStyle w:val="TOC1"/>
            <w:tabs>
              <w:tab w:val="right" w:leader="dot" w:pos="9016"/>
            </w:tabs>
            <w:rPr>
              <w:rFonts w:eastAsiaTheme="minorEastAsia" w:cstheme="minorBidi"/>
              <w:b w:val="0"/>
              <w:bCs w:val="0"/>
              <w:caps w:val="0"/>
              <w:noProof/>
              <w:kern w:val="2"/>
              <w:sz w:val="22"/>
              <w:szCs w:val="22"/>
              <w:lang w:eastAsia="en-IE"/>
              <w14:ligatures w14:val="standardContextual"/>
            </w:rPr>
          </w:pPr>
          <w:hyperlink w:anchor="_Toc152320124" w:history="1">
            <w:r w:rsidRPr="003B21C9">
              <w:rPr>
                <w:rStyle w:val="Hyperlink"/>
                <w:noProof/>
              </w:rPr>
              <w:t>4. Testing and Evaluation</w:t>
            </w:r>
            <w:r>
              <w:rPr>
                <w:noProof/>
                <w:webHidden/>
              </w:rPr>
              <w:tab/>
            </w:r>
            <w:r>
              <w:rPr>
                <w:noProof/>
                <w:webHidden/>
              </w:rPr>
              <w:fldChar w:fldCharType="begin"/>
            </w:r>
            <w:r>
              <w:rPr>
                <w:noProof/>
                <w:webHidden/>
              </w:rPr>
              <w:instrText xml:space="preserve"> PAGEREF _Toc152320124 \h </w:instrText>
            </w:r>
            <w:r>
              <w:rPr>
                <w:noProof/>
                <w:webHidden/>
              </w:rPr>
            </w:r>
            <w:r>
              <w:rPr>
                <w:noProof/>
                <w:webHidden/>
              </w:rPr>
              <w:fldChar w:fldCharType="separate"/>
            </w:r>
            <w:r>
              <w:rPr>
                <w:noProof/>
                <w:webHidden/>
              </w:rPr>
              <w:t>24</w:t>
            </w:r>
            <w:r>
              <w:rPr>
                <w:noProof/>
                <w:webHidden/>
              </w:rPr>
              <w:fldChar w:fldCharType="end"/>
            </w:r>
          </w:hyperlink>
        </w:p>
        <w:p w14:paraId="1057BB90" w14:textId="32935F0B" w:rsidR="008D7B9E" w:rsidRDefault="008D7B9E">
          <w:pPr>
            <w:pStyle w:val="TOC2"/>
            <w:tabs>
              <w:tab w:val="left" w:pos="880"/>
              <w:tab w:val="right" w:leader="dot" w:pos="9016"/>
            </w:tabs>
            <w:rPr>
              <w:rFonts w:eastAsiaTheme="minorEastAsia" w:cstheme="minorBidi"/>
              <w:smallCaps w:val="0"/>
              <w:noProof/>
              <w:kern w:val="2"/>
              <w:sz w:val="22"/>
              <w:szCs w:val="22"/>
              <w:lang w:eastAsia="en-IE"/>
              <w14:ligatures w14:val="standardContextual"/>
            </w:rPr>
          </w:pPr>
          <w:hyperlink w:anchor="_Toc152320125" w:history="1">
            <w:r w:rsidRPr="003B21C9">
              <w:rPr>
                <w:rStyle w:val="Hyperlink"/>
                <w:noProof/>
              </w:rPr>
              <w:t xml:space="preserve">4.1. </w:t>
            </w:r>
            <w:r>
              <w:rPr>
                <w:rFonts w:eastAsiaTheme="minorEastAsia" w:cstheme="minorBidi"/>
                <w:smallCaps w:val="0"/>
                <w:noProof/>
                <w:kern w:val="2"/>
                <w:sz w:val="22"/>
                <w:szCs w:val="22"/>
                <w:lang w:eastAsia="en-IE"/>
                <w14:ligatures w14:val="standardContextual"/>
              </w:rPr>
              <w:tab/>
            </w:r>
            <w:r w:rsidRPr="003B21C9">
              <w:rPr>
                <w:rStyle w:val="Hyperlink"/>
                <w:noProof/>
              </w:rPr>
              <w:t>Introduction</w:t>
            </w:r>
            <w:r>
              <w:rPr>
                <w:noProof/>
                <w:webHidden/>
              </w:rPr>
              <w:tab/>
            </w:r>
            <w:r>
              <w:rPr>
                <w:noProof/>
                <w:webHidden/>
              </w:rPr>
              <w:fldChar w:fldCharType="begin"/>
            </w:r>
            <w:r>
              <w:rPr>
                <w:noProof/>
                <w:webHidden/>
              </w:rPr>
              <w:instrText xml:space="preserve"> PAGEREF _Toc152320125 \h </w:instrText>
            </w:r>
            <w:r>
              <w:rPr>
                <w:noProof/>
                <w:webHidden/>
              </w:rPr>
            </w:r>
            <w:r>
              <w:rPr>
                <w:noProof/>
                <w:webHidden/>
              </w:rPr>
              <w:fldChar w:fldCharType="separate"/>
            </w:r>
            <w:r>
              <w:rPr>
                <w:noProof/>
                <w:webHidden/>
              </w:rPr>
              <w:t>24</w:t>
            </w:r>
            <w:r>
              <w:rPr>
                <w:noProof/>
                <w:webHidden/>
              </w:rPr>
              <w:fldChar w:fldCharType="end"/>
            </w:r>
          </w:hyperlink>
        </w:p>
        <w:p w14:paraId="10C3373E" w14:textId="325BDD6E" w:rsidR="008D7B9E" w:rsidRDefault="008D7B9E">
          <w:pPr>
            <w:pStyle w:val="TOC2"/>
            <w:tabs>
              <w:tab w:val="left" w:pos="880"/>
              <w:tab w:val="right" w:leader="dot" w:pos="9016"/>
            </w:tabs>
            <w:rPr>
              <w:rFonts w:eastAsiaTheme="minorEastAsia" w:cstheme="minorBidi"/>
              <w:smallCaps w:val="0"/>
              <w:noProof/>
              <w:kern w:val="2"/>
              <w:sz w:val="22"/>
              <w:szCs w:val="22"/>
              <w:lang w:eastAsia="en-IE"/>
              <w14:ligatures w14:val="standardContextual"/>
            </w:rPr>
          </w:pPr>
          <w:hyperlink w:anchor="_Toc152320126" w:history="1">
            <w:r w:rsidRPr="003B21C9">
              <w:rPr>
                <w:rStyle w:val="Hyperlink"/>
                <w:noProof/>
              </w:rPr>
              <w:t xml:space="preserve">4.2. </w:t>
            </w:r>
            <w:r>
              <w:rPr>
                <w:rFonts w:eastAsiaTheme="minorEastAsia" w:cstheme="minorBidi"/>
                <w:smallCaps w:val="0"/>
                <w:noProof/>
                <w:kern w:val="2"/>
                <w:sz w:val="22"/>
                <w:szCs w:val="22"/>
                <w:lang w:eastAsia="en-IE"/>
                <w14:ligatures w14:val="standardContextual"/>
              </w:rPr>
              <w:tab/>
            </w:r>
            <w:r w:rsidRPr="003B21C9">
              <w:rPr>
                <w:rStyle w:val="Hyperlink"/>
                <w:noProof/>
              </w:rPr>
              <w:t>Plan for Testing</w:t>
            </w:r>
            <w:r>
              <w:rPr>
                <w:noProof/>
                <w:webHidden/>
              </w:rPr>
              <w:tab/>
            </w:r>
            <w:r>
              <w:rPr>
                <w:noProof/>
                <w:webHidden/>
              </w:rPr>
              <w:fldChar w:fldCharType="begin"/>
            </w:r>
            <w:r>
              <w:rPr>
                <w:noProof/>
                <w:webHidden/>
              </w:rPr>
              <w:instrText xml:space="preserve"> PAGEREF _Toc152320126 \h </w:instrText>
            </w:r>
            <w:r>
              <w:rPr>
                <w:noProof/>
                <w:webHidden/>
              </w:rPr>
            </w:r>
            <w:r>
              <w:rPr>
                <w:noProof/>
                <w:webHidden/>
              </w:rPr>
              <w:fldChar w:fldCharType="separate"/>
            </w:r>
            <w:r>
              <w:rPr>
                <w:noProof/>
                <w:webHidden/>
              </w:rPr>
              <w:t>24</w:t>
            </w:r>
            <w:r>
              <w:rPr>
                <w:noProof/>
                <w:webHidden/>
              </w:rPr>
              <w:fldChar w:fldCharType="end"/>
            </w:r>
          </w:hyperlink>
        </w:p>
        <w:p w14:paraId="2C2AF448" w14:textId="4E4E1284" w:rsidR="008D7B9E" w:rsidRDefault="008D7B9E">
          <w:pPr>
            <w:pStyle w:val="TOC2"/>
            <w:tabs>
              <w:tab w:val="left" w:pos="880"/>
              <w:tab w:val="right" w:leader="dot" w:pos="9016"/>
            </w:tabs>
            <w:rPr>
              <w:rFonts w:eastAsiaTheme="minorEastAsia" w:cstheme="minorBidi"/>
              <w:smallCaps w:val="0"/>
              <w:noProof/>
              <w:kern w:val="2"/>
              <w:sz w:val="22"/>
              <w:szCs w:val="22"/>
              <w:lang w:eastAsia="en-IE"/>
              <w14:ligatures w14:val="standardContextual"/>
            </w:rPr>
          </w:pPr>
          <w:hyperlink w:anchor="_Toc152320127" w:history="1">
            <w:r w:rsidRPr="003B21C9">
              <w:rPr>
                <w:rStyle w:val="Hyperlink"/>
                <w:noProof/>
              </w:rPr>
              <w:t xml:space="preserve">4.3. </w:t>
            </w:r>
            <w:r>
              <w:rPr>
                <w:rFonts w:eastAsiaTheme="minorEastAsia" w:cstheme="minorBidi"/>
                <w:smallCaps w:val="0"/>
                <w:noProof/>
                <w:kern w:val="2"/>
                <w:sz w:val="22"/>
                <w:szCs w:val="22"/>
                <w:lang w:eastAsia="en-IE"/>
                <w14:ligatures w14:val="standardContextual"/>
              </w:rPr>
              <w:tab/>
            </w:r>
            <w:r w:rsidRPr="003B21C9">
              <w:rPr>
                <w:rStyle w:val="Hyperlink"/>
                <w:noProof/>
              </w:rPr>
              <w:t>Plan for Evaluation</w:t>
            </w:r>
            <w:r>
              <w:rPr>
                <w:noProof/>
                <w:webHidden/>
              </w:rPr>
              <w:tab/>
            </w:r>
            <w:r>
              <w:rPr>
                <w:noProof/>
                <w:webHidden/>
              </w:rPr>
              <w:fldChar w:fldCharType="begin"/>
            </w:r>
            <w:r>
              <w:rPr>
                <w:noProof/>
                <w:webHidden/>
              </w:rPr>
              <w:instrText xml:space="preserve"> PAGEREF _Toc152320127 \h </w:instrText>
            </w:r>
            <w:r>
              <w:rPr>
                <w:noProof/>
                <w:webHidden/>
              </w:rPr>
            </w:r>
            <w:r>
              <w:rPr>
                <w:noProof/>
                <w:webHidden/>
              </w:rPr>
              <w:fldChar w:fldCharType="separate"/>
            </w:r>
            <w:r>
              <w:rPr>
                <w:noProof/>
                <w:webHidden/>
              </w:rPr>
              <w:t>24</w:t>
            </w:r>
            <w:r>
              <w:rPr>
                <w:noProof/>
                <w:webHidden/>
              </w:rPr>
              <w:fldChar w:fldCharType="end"/>
            </w:r>
          </w:hyperlink>
        </w:p>
        <w:p w14:paraId="06EA2ED3" w14:textId="0B9FEDA9" w:rsidR="008D7B9E" w:rsidRDefault="008D7B9E">
          <w:pPr>
            <w:pStyle w:val="TOC2"/>
            <w:tabs>
              <w:tab w:val="left" w:pos="880"/>
              <w:tab w:val="right" w:leader="dot" w:pos="9016"/>
            </w:tabs>
            <w:rPr>
              <w:rFonts w:eastAsiaTheme="minorEastAsia" w:cstheme="minorBidi"/>
              <w:smallCaps w:val="0"/>
              <w:noProof/>
              <w:kern w:val="2"/>
              <w:sz w:val="22"/>
              <w:szCs w:val="22"/>
              <w:lang w:eastAsia="en-IE"/>
              <w14:ligatures w14:val="standardContextual"/>
            </w:rPr>
          </w:pPr>
          <w:hyperlink w:anchor="_Toc152320128" w:history="1">
            <w:r w:rsidRPr="003B21C9">
              <w:rPr>
                <w:rStyle w:val="Hyperlink"/>
                <w:noProof/>
              </w:rPr>
              <w:t xml:space="preserve">4.4. </w:t>
            </w:r>
            <w:r>
              <w:rPr>
                <w:rFonts w:eastAsiaTheme="minorEastAsia" w:cstheme="minorBidi"/>
                <w:smallCaps w:val="0"/>
                <w:noProof/>
                <w:kern w:val="2"/>
                <w:sz w:val="22"/>
                <w:szCs w:val="22"/>
                <w:lang w:eastAsia="en-IE"/>
                <w14:ligatures w14:val="standardContextual"/>
              </w:rPr>
              <w:tab/>
            </w:r>
            <w:r w:rsidRPr="003B21C9">
              <w:rPr>
                <w:rStyle w:val="Hyperlink"/>
                <w:noProof/>
              </w:rPr>
              <w:t>Conclusions</w:t>
            </w:r>
            <w:r>
              <w:rPr>
                <w:noProof/>
                <w:webHidden/>
              </w:rPr>
              <w:tab/>
            </w:r>
            <w:r>
              <w:rPr>
                <w:noProof/>
                <w:webHidden/>
              </w:rPr>
              <w:fldChar w:fldCharType="begin"/>
            </w:r>
            <w:r>
              <w:rPr>
                <w:noProof/>
                <w:webHidden/>
              </w:rPr>
              <w:instrText xml:space="preserve"> PAGEREF _Toc152320128 \h </w:instrText>
            </w:r>
            <w:r>
              <w:rPr>
                <w:noProof/>
                <w:webHidden/>
              </w:rPr>
            </w:r>
            <w:r>
              <w:rPr>
                <w:noProof/>
                <w:webHidden/>
              </w:rPr>
              <w:fldChar w:fldCharType="separate"/>
            </w:r>
            <w:r>
              <w:rPr>
                <w:noProof/>
                <w:webHidden/>
              </w:rPr>
              <w:t>24</w:t>
            </w:r>
            <w:r>
              <w:rPr>
                <w:noProof/>
                <w:webHidden/>
              </w:rPr>
              <w:fldChar w:fldCharType="end"/>
            </w:r>
          </w:hyperlink>
        </w:p>
        <w:p w14:paraId="6112FEC3" w14:textId="515BEDDD" w:rsidR="008D7B9E" w:rsidRDefault="008D7B9E">
          <w:pPr>
            <w:pStyle w:val="TOC1"/>
            <w:tabs>
              <w:tab w:val="right" w:leader="dot" w:pos="9016"/>
            </w:tabs>
            <w:rPr>
              <w:rFonts w:eastAsiaTheme="minorEastAsia" w:cstheme="minorBidi"/>
              <w:b w:val="0"/>
              <w:bCs w:val="0"/>
              <w:caps w:val="0"/>
              <w:noProof/>
              <w:kern w:val="2"/>
              <w:sz w:val="22"/>
              <w:szCs w:val="22"/>
              <w:lang w:eastAsia="en-IE"/>
              <w14:ligatures w14:val="standardContextual"/>
            </w:rPr>
          </w:pPr>
          <w:hyperlink w:anchor="_Toc152320129" w:history="1">
            <w:r w:rsidRPr="003B21C9">
              <w:rPr>
                <w:rStyle w:val="Hyperlink"/>
                <w:noProof/>
              </w:rPr>
              <w:t>5. Prototype Development</w:t>
            </w:r>
            <w:r>
              <w:rPr>
                <w:noProof/>
                <w:webHidden/>
              </w:rPr>
              <w:tab/>
            </w:r>
            <w:r>
              <w:rPr>
                <w:noProof/>
                <w:webHidden/>
              </w:rPr>
              <w:fldChar w:fldCharType="begin"/>
            </w:r>
            <w:r>
              <w:rPr>
                <w:noProof/>
                <w:webHidden/>
              </w:rPr>
              <w:instrText xml:space="preserve"> PAGEREF _Toc152320129 \h </w:instrText>
            </w:r>
            <w:r>
              <w:rPr>
                <w:noProof/>
                <w:webHidden/>
              </w:rPr>
            </w:r>
            <w:r>
              <w:rPr>
                <w:noProof/>
                <w:webHidden/>
              </w:rPr>
              <w:fldChar w:fldCharType="separate"/>
            </w:r>
            <w:r>
              <w:rPr>
                <w:noProof/>
                <w:webHidden/>
              </w:rPr>
              <w:t>25</w:t>
            </w:r>
            <w:r>
              <w:rPr>
                <w:noProof/>
                <w:webHidden/>
              </w:rPr>
              <w:fldChar w:fldCharType="end"/>
            </w:r>
          </w:hyperlink>
        </w:p>
        <w:p w14:paraId="30C45BD4" w14:textId="72A8A97B" w:rsidR="008D7B9E" w:rsidRDefault="008D7B9E">
          <w:pPr>
            <w:pStyle w:val="TOC2"/>
            <w:tabs>
              <w:tab w:val="right" w:leader="dot" w:pos="9016"/>
            </w:tabs>
            <w:rPr>
              <w:rFonts w:eastAsiaTheme="minorEastAsia" w:cstheme="minorBidi"/>
              <w:smallCaps w:val="0"/>
              <w:noProof/>
              <w:kern w:val="2"/>
              <w:sz w:val="22"/>
              <w:szCs w:val="22"/>
              <w:lang w:eastAsia="en-IE"/>
              <w14:ligatures w14:val="standardContextual"/>
            </w:rPr>
          </w:pPr>
          <w:hyperlink w:anchor="_Toc152320130" w:history="1">
            <w:r w:rsidRPr="003B21C9">
              <w:rPr>
                <w:rStyle w:val="Hyperlink"/>
                <w:noProof/>
              </w:rPr>
              <w:t>5.1. Introduction</w:t>
            </w:r>
            <w:r>
              <w:rPr>
                <w:noProof/>
                <w:webHidden/>
              </w:rPr>
              <w:tab/>
            </w:r>
            <w:r>
              <w:rPr>
                <w:noProof/>
                <w:webHidden/>
              </w:rPr>
              <w:fldChar w:fldCharType="begin"/>
            </w:r>
            <w:r>
              <w:rPr>
                <w:noProof/>
                <w:webHidden/>
              </w:rPr>
              <w:instrText xml:space="preserve"> PAGEREF _Toc152320130 \h </w:instrText>
            </w:r>
            <w:r>
              <w:rPr>
                <w:noProof/>
                <w:webHidden/>
              </w:rPr>
            </w:r>
            <w:r>
              <w:rPr>
                <w:noProof/>
                <w:webHidden/>
              </w:rPr>
              <w:fldChar w:fldCharType="separate"/>
            </w:r>
            <w:r>
              <w:rPr>
                <w:noProof/>
                <w:webHidden/>
              </w:rPr>
              <w:t>25</w:t>
            </w:r>
            <w:r>
              <w:rPr>
                <w:noProof/>
                <w:webHidden/>
              </w:rPr>
              <w:fldChar w:fldCharType="end"/>
            </w:r>
          </w:hyperlink>
        </w:p>
        <w:p w14:paraId="78039773" w14:textId="3A0E7856" w:rsidR="008D7B9E" w:rsidRDefault="008D7B9E">
          <w:pPr>
            <w:pStyle w:val="TOC2"/>
            <w:tabs>
              <w:tab w:val="right" w:leader="dot" w:pos="9016"/>
            </w:tabs>
            <w:rPr>
              <w:rFonts w:eastAsiaTheme="minorEastAsia" w:cstheme="minorBidi"/>
              <w:smallCaps w:val="0"/>
              <w:noProof/>
              <w:kern w:val="2"/>
              <w:sz w:val="22"/>
              <w:szCs w:val="22"/>
              <w:lang w:eastAsia="en-IE"/>
              <w14:ligatures w14:val="standardContextual"/>
            </w:rPr>
          </w:pPr>
          <w:hyperlink w:anchor="_Toc152320131" w:history="1">
            <w:r w:rsidRPr="003B21C9">
              <w:rPr>
                <w:rStyle w:val="Hyperlink"/>
                <w:noProof/>
              </w:rPr>
              <w:t>5.2. Prototype Development</w:t>
            </w:r>
            <w:r>
              <w:rPr>
                <w:noProof/>
                <w:webHidden/>
              </w:rPr>
              <w:tab/>
            </w:r>
            <w:r>
              <w:rPr>
                <w:noProof/>
                <w:webHidden/>
              </w:rPr>
              <w:fldChar w:fldCharType="begin"/>
            </w:r>
            <w:r>
              <w:rPr>
                <w:noProof/>
                <w:webHidden/>
              </w:rPr>
              <w:instrText xml:space="preserve"> PAGEREF _Toc152320131 \h </w:instrText>
            </w:r>
            <w:r>
              <w:rPr>
                <w:noProof/>
                <w:webHidden/>
              </w:rPr>
            </w:r>
            <w:r>
              <w:rPr>
                <w:noProof/>
                <w:webHidden/>
              </w:rPr>
              <w:fldChar w:fldCharType="separate"/>
            </w:r>
            <w:r>
              <w:rPr>
                <w:noProof/>
                <w:webHidden/>
              </w:rPr>
              <w:t>25</w:t>
            </w:r>
            <w:r>
              <w:rPr>
                <w:noProof/>
                <w:webHidden/>
              </w:rPr>
              <w:fldChar w:fldCharType="end"/>
            </w:r>
          </w:hyperlink>
        </w:p>
        <w:p w14:paraId="3CD602E6" w14:textId="4FC99335" w:rsidR="008D7B9E" w:rsidRDefault="008D7B9E">
          <w:pPr>
            <w:pStyle w:val="TOC2"/>
            <w:tabs>
              <w:tab w:val="right" w:leader="dot" w:pos="9016"/>
            </w:tabs>
            <w:rPr>
              <w:rFonts w:eastAsiaTheme="minorEastAsia" w:cstheme="minorBidi"/>
              <w:smallCaps w:val="0"/>
              <w:noProof/>
              <w:kern w:val="2"/>
              <w:sz w:val="22"/>
              <w:szCs w:val="22"/>
              <w:lang w:eastAsia="en-IE"/>
              <w14:ligatures w14:val="standardContextual"/>
            </w:rPr>
          </w:pPr>
          <w:hyperlink w:anchor="_Toc152320132" w:history="1">
            <w:r w:rsidRPr="003B21C9">
              <w:rPr>
                <w:rStyle w:val="Hyperlink"/>
                <w:noProof/>
              </w:rPr>
              <w:t>5.3. Other Sections</w:t>
            </w:r>
            <w:r>
              <w:rPr>
                <w:noProof/>
                <w:webHidden/>
              </w:rPr>
              <w:tab/>
            </w:r>
            <w:r>
              <w:rPr>
                <w:noProof/>
                <w:webHidden/>
              </w:rPr>
              <w:fldChar w:fldCharType="begin"/>
            </w:r>
            <w:r>
              <w:rPr>
                <w:noProof/>
                <w:webHidden/>
              </w:rPr>
              <w:instrText xml:space="preserve"> PAGEREF _Toc152320132 \h </w:instrText>
            </w:r>
            <w:r>
              <w:rPr>
                <w:noProof/>
                <w:webHidden/>
              </w:rPr>
            </w:r>
            <w:r>
              <w:rPr>
                <w:noProof/>
                <w:webHidden/>
              </w:rPr>
              <w:fldChar w:fldCharType="separate"/>
            </w:r>
            <w:r>
              <w:rPr>
                <w:noProof/>
                <w:webHidden/>
              </w:rPr>
              <w:t>25</w:t>
            </w:r>
            <w:r>
              <w:rPr>
                <w:noProof/>
                <w:webHidden/>
              </w:rPr>
              <w:fldChar w:fldCharType="end"/>
            </w:r>
          </w:hyperlink>
        </w:p>
        <w:p w14:paraId="793A0F96" w14:textId="386913E5" w:rsidR="008D7B9E" w:rsidRDefault="008D7B9E">
          <w:pPr>
            <w:pStyle w:val="TOC2"/>
            <w:tabs>
              <w:tab w:val="right" w:leader="dot" w:pos="9016"/>
            </w:tabs>
            <w:rPr>
              <w:rFonts w:eastAsiaTheme="minorEastAsia" w:cstheme="minorBidi"/>
              <w:smallCaps w:val="0"/>
              <w:noProof/>
              <w:kern w:val="2"/>
              <w:sz w:val="22"/>
              <w:szCs w:val="22"/>
              <w:lang w:eastAsia="en-IE"/>
              <w14:ligatures w14:val="standardContextual"/>
            </w:rPr>
          </w:pPr>
          <w:hyperlink w:anchor="_Toc152320133" w:history="1">
            <w:r w:rsidRPr="003B21C9">
              <w:rPr>
                <w:rStyle w:val="Hyperlink"/>
                <w:noProof/>
              </w:rPr>
              <w:t>5.4. Conclusions</w:t>
            </w:r>
            <w:r>
              <w:rPr>
                <w:noProof/>
                <w:webHidden/>
              </w:rPr>
              <w:tab/>
            </w:r>
            <w:r>
              <w:rPr>
                <w:noProof/>
                <w:webHidden/>
              </w:rPr>
              <w:fldChar w:fldCharType="begin"/>
            </w:r>
            <w:r>
              <w:rPr>
                <w:noProof/>
                <w:webHidden/>
              </w:rPr>
              <w:instrText xml:space="preserve"> PAGEREF _Toc152320133 \h </w:instrText>
            </w:r>
            <w:r>
              <w:rPr>
                <w:noProof/>
                <w:webHidden/>
              </w:rPr>
            </w:r>
            <w:r>
              <w:rPr>
                <w:noProof/>
                <w:webHidden/>
              </w:rPr>
              <w:fldChar w:fldCharType="separate"/>
            </w:r>
            <w:r>
              <w:rPr>
                <w:noProof/>
                <w:webHidden/>
              </w:rPr>
              <w:t>25</w:t>
            </w:r>
            <w:r>
              <w:rPr>
                <w:noProof/>
                <w:webHidden/>
              </w:rPr>
              <w:fldChar w:fldCharType="end"/>
            </w:r>
          </w:hyperlink>
        </w:p>
        <w:p w14:paraId="4374EC1F" w14:textId="6C9D1761" w:rsidR="008D7B9E" w:rsidRDefault="008D7B9E">
          <w:pPr>
            <w:pStyle w:val="TOC1"/>
            <w:tabs>
              <w:tab w:val="right" w:leader="dot" w:pos="9016"/>
            </w:tabs>
            <w:rPr>
              <w:rFonts w:eastAsiaTheme="minorEastAsia" w:cstheme="minorBidi"/>
              <w:b w:val="0"/>
              <w:bCs w:val="0"/>
              <w:caps w:val="0"/>
              <w:noProof/>
              <w:kern w:val="2"/>
              <w:sz w:val="22"/>
              <w:szCs w:val="22"/>
              <w:lang w:eastAsia="en-IE"/>
              <w14:ligatures w14:val="standardContextual"/>
            </w:rPr>
          </w:pPr>
          <w:hyperlink w:anchor="_Toc152320134" w:history="1">
            <w:r w:rsidRPr="003B21C9">
              <w:rPr>
                <w:rStyle w:val="Hyperlink"/>
                <w:noProof/>
              </w:rPr>
              <w:t>6. Issues and Future Work</w:t>
            </w:r>
            <w:r>
              <w:rPr>
                <w:noProof/>
                <w:webHidden/>
              </w:rPr>
              <w:tab/>
            </w:r>
            <w:r>
              <w:rPr>
                <w:noProof/>
                <w:webHidden/>
              </w:rPr>
              <w:fldChar w:fldCharType="begin"/>
            </w:r>
            <w:r>
              <w:rPr>
                <w:noProof/>
                <w:webHidden/>
              </w:rPr>
              <w:instrText xml:space="preserve"> PAGEREF _Toc152320134 \h </w:instrText>
            </w:r>
            <w:r>
              <w:rPr>
                <w:noProof/>
                <w:webHidden/>
              </w:rPr>
            </w:r>
            <w:r>
              <w:rPr>
                <w:noProof/>
                <w:webHidden/>
              </w:rPr>
              <w:fldChar w:fldCharType="separate"/>
            </w:r>
            <w:r>
              <w:rPr>
                <w:noProof/>
                <w:webHidden/>
              </w:rPr>
              <w:t>26</w:t>
            </w:r>
            <w:r>
              <w:rPr>
                <w:noProof/>
                <w:webHidden/>
              </w:rPr>
              <w:fldChar w:fldCharType="end"/>
            </w:r>
          </w:hyperlink>
        </w:p>
        <w:p w14:paraId="77933A33" w14:textId="61E00C97" w:rsidR="008D7B9E" w:rsidRDefault="008D7B9E">
          <w:pPr>
            <w:pStyle w:val="TOC2"/>
            <w:tabs>
              <w:tab w:val="right" w:leader="dot" w:pos="9016"/>
            </w:tabs>
            <w:rPr>
              <w:rFonts w:eastAsiaTheme="minorEastAsia" w:cstheme="minorBidi"/>
              <w:smallCaps w:val="0"/>
              <w:noProof/>
              <w:kern w:val="2"/>
              <w:sz w:val="22"/>
              <w:szCs w:val="22"/>
              <w:lang w:eastAsia="en-IE"/>
              <w14:ligatures w14:val="standardContextual"/>
            </w:rPr>
          </w:pPr>
          <w:hyperlink w:anchor="_Toc152320135" w:history="1">
            <w:r w:rsidRPr="003B21C9">
              <w:rPr>
                <w:rStyle w:val="Hyperlink"/>
                <w:noProof/>
              </w:rPr>
              <w:t>6.1. Introduction</w:t>
            </w:r>
            <w:r>
              <w:rPr>
                <w:noProof/>
                <w:webHidden/>
              </w:rPr>
              <w:tab/>
            </w:r>
            <w:r>
              <w:rPr>
                <w:noProof/>
                <w:webHidden/>
              </w:rPr>
              <w:fldChar w:fldCharType="begin"/>
            </w:r>
            <w:r>
              <w:rPr>
                <w:noProof/>
                <w:webHidden/>
              </w:rPr>
              <w:instrText xml:space="preserve"> PAGEREF _Toc152320135 \h </w:instrText>
            </w:r>
            <w:r>
              <w:rPr>
                <w:noProof/>
                <w:webHidden/>
              </w:rPr>
            </w:r>
            <w:r>
              <w:rPr>
                <w:noProof/>
                <w:webHidden/>
              </w:rPr>
              <w:fldChar w:fldCharType="separate"/>
            </w:r>
            <w:r>
              <w:rPr>
                <w:noProof/>
                <w:webHidden/>
              </w:rPr>
              <w:t>26</w:t>
            </w:r>
            <w:r>
              <w:rPr>
                <w:noProof/>
                <w:webHidden/>
              </w:rPr>
              <w:fldChar w:fldCharType="end"/>
            </w:r>
          </w:hyperlink>
        </w:p>
        <w:p w14:paraId="662CA7AB" w14:textId="086D7629" w:rsidR="008D7B9E" w:rsidRDefault="008D7B9E">
          <w:pPr>
            <w:pStyle w:val="TOC2"/>
            <w:tabs>
              <w:tab w:val="right" w:leader="dot" w:pos="9016"/>
            </w:tabs>
            <w:rPr>
              <w:rFonts w:eastAsiaTheme="minorEastAsia" w:cstheme="minorBidi"/>
              <w:smallCaps w:val="0"/>
              <w:noProof/>
              <w:kern w:val="2"/>
              <w:sz w:val="22"/>
              <w:szCs w:val="22"/>
              <w:lang w:eastAsia="en-IE"/>
              <w14:ligatures w14:val="standardContextual"/>
            </w:rPr>
          </w:pPr>
          <w:hyperlink w:anchor="_Toc152320136" w:history="1">
            <w:r w:rsidRPr="003B21C9">
              <w:rPr>
                <w:rStyle w:val="Hyperlink"/>
                <w:noProof/>
              </w:rPr>
              <w:t>6.2. Issues and Risks</w:t>
            </w:r>
            <w:r>
              <w:rPr>
                <w:noProof/>
                <w:webHidden/>
              </w:rPr>
              <w:tab/>
            </w:r>
            <w:r>
              <w:rPr>
                <w:noProof/>
                <w:webHidden/>
              </w:rPr>
              <w:fldChar w:fldCharType="begin"/>
            </w:r>
            <w:r>
              <w:rPr>
                <w:noProof/>
                <w:webHidden/>
              </w:rPr>
              <w:instrText xml:space="preserve"> PAGEREF _Toc152320136 \h </w:instrText>
            </w:r>
            <w:r>
              <w:rPr>
                <w:noProof/>
                <w:webHidden/>
              </w:rPr>
            </w:r>
            <w:r>
              <w:rPr>
                <w:noProof/>
                <w:webHidden/>
              </w:rPr>
              <w:fldChar w:fldCharType="separate"/>
            </w:r>
            <w:r>
              <w:rPr>
                <w:noProof/>
                <w:webHidden/>
              </w:rPr>
              <w:t>26</w:t>
            </w:r>
            <w:r>
              <w:rPr>
                <w:noProof/>
                <w:webHidden/>
              </w:rPr>
              <w:fldChar w:fldCharType="end"/>
            </w:r>
          </w:hyperlink>
        </w:p>
        <w:p w14:paraId="5A292FC0" w14:textId="3561BFD8" w:rsidR="008D7B9E" w:rsidRDefault="008D7B9E">
          <w:pPr>
            <w:pStyle w:val="TOC2"/>
            <w:tabs>
              <w:tab w:val="right" w:leader="dot" w:pos="9016"/>
            </w:tabs>
            <w:rPr>
              <w:rFonts w:eastAsiaTheme="minorEastAsia" w:cstheme="minorBidi"/>
              <w:smallCaps w:val="0"/>
              <w:noProof/>
              <w:kern w:val="2"/>
              <w:sz w:val="22"/>
              <w:szCs w:val="22"/>
              <w:lang w:eastAsia="en-IE"/>
              <w14:ligatures w14:val="standardContextual"/>
            </w:rPr>
          </w:pPr>
          <w:hyperlink w:anchor="_Toc152320137" w:history="1">
            <w:r w:rsidRPr="003B21C9">
              <w:rPr>
                <w:rStyle w:val="Hyperlink"/>
                <w:noProof/>
              </w:rPr>
              <w:t>6.3. Plans and Future Work</w:t>
            </w:r>
            <w:r>
              <w:rPr>
                <w:noProof/>
                <w:webHidden/>
              </w:rPr>
              <w:tab/>
            </w:r>
            <w:r>
              <w:rPr>
                <w:noProof/>
                <w:webHidden/>
              </w:rPr>
              <w:fldChar w:fldCharType="begin"/>
            </w:r>
            <w:r>
              <w:rPr>
                <w:noProof/>
                <w:webHidden/>
              </w:rPr>
              <w:instrText xml:space="preserve"> PAGEREF _Toc152320137 \h </w:instrText>
            </w:r>
            <w:r>
              <w:rPr>
                <w:noProof/>
                <w:webHidden/>
              </w:rPr>
            </w:r>
            <w:r>
              <w:rPr>
                <w:noProof/>
                <w:webHidden/>
              </w:rPr>
              <w:fldChar w:fldCharType="separate"/>
            </w:r>
            <w:r>
              <w:rPr>
                <w:noProof/>
                <w:webHidden/>
              </w:rPr>
              <w:t>26</w:t>
            </w:r>
            <w:r>
              <w:rPr>
                <w:noProof/>
                <w:webHidden/>
              </w:rPr>
              <w:fldChar w:fldCharType="end"/>
            </w:r>
          </w:hyperlink>
        </w:p>
        <w:p w14:paraId="7919B06A" w14:textId="018E48BD" w:rsidR="008D7B9E" w:rsidRDefault="008D7B9E">
          <w:pPr>
            <w:pStyle w:val="TOC3"/>
            <w:tabs>
              <w:tab w:val="right" w:leader="dot" w:pos="9016"/>
            </w:tabs>
            <w:rPr>
              <w:rFonts w:eastAsiaTheme="minorEastAsia" w:cstheme="minorBidi"/>
              <w:i w:val="0"/>
              <w:iCs w:val="0"/>
              <w:noProof/>
              <w:kern w:val="2"/>
              <w:sz w:val="22"/>
              <w:szCs w:val="22"/>
              <w:lang w:eastAsia="en-IE"/>
              <w14:ligatures w14:val="standardContextual"/>
            </w:rPr>
          </w:pPr>
          <w:hyperlink w:anchor="_Toc152320138" w:history="1">
            <w:r w:rsidRPr="003B21C9">
              <w:rPr>
                <w:rStyle w:val="Hyperlink"/>
                <w:noProof/>
              </w:rPr>
              <w:t>6.3.1. GANTT Chart</w:t>
            </w:r>
            <w:r>
              <w:rPr>
                <w:noProof/>
                <w:webHidden/>
              </w:rPr>
              <w:tab/>
            </w:r>
            <w:r>
              <w:rPr>
                <w:noProof/>
                <w:webHidden/>
              </w:rPr>
              <w:fldChar w:fldCharType="begin"/>
            </w:r>
            <w:r>
              <w:rPr>
                <w:noProof/>
                <w:webHidden/>
              </w:rPr>
              <w:instrText xml:space="preserve"> PAGEREF _Toc152320138 \h </w:instrText>
            </w:r>
            <w:r>
              <w:rPr>
                <w:noProof/>
                <w:webHidden/>
              </w:rPr>
            </w:r>
            <w:r>
              <w:rPr>
                <w:noProof/>
                <w:webHidden/>
              </w:rPr>
              <w:fldChar w:fldCharType="separate"/>
            </w:r>
            <w:r>
              <w:rPr>
                <w:noProof/>
                <w:webHidden/>
              </w:rPr>
              <w:t>26</w:t>
            </w:r>
            <w:r>
              <w:rPr>
                <w:noProof/>
                <w:webHidden/>
              </w:rPr>
              <w:fldChar w:fldCharType="end"/>
            </w:r>
          </w:hyperlink>
        </w:p>
        <w:p w14:paraId="6991C047" w14:textId="78981756" w:rsidR="008D7B9E" w:rsidRDefault="008D7B9E">
          <w:pPr>
            <w:pStyle w:val="TOC1"/>
            <w:tabs>
              <w:tab w:val="right" w:leader="dot" w:pos="9016"/>
            </w:tabs>
            <w:rPr>
              <w:rFonts w:eastAsiaTheme="minorEastAsia" w:cstheme="minorBidi"/>
              <w:b w:val="0"/>
              <w:bCs w:val="0"/>
              <w:caps w:val="0"/>
              <w:noProof/>
              <w:kern w:val="2"/>
              <w:sz w:val="22"/>
              <w:szCs w:val="22"/>
              <w:lang w:eastAsia="en-IE"/>
              <w14:ligatures w14:val="standardContextual"/>
            </w:rPr>
          </w:pPr>
          <w:hyperlink w:anchor="_Toc152320139" w:history="1">
            <w:r w:rsidRPr="003B21C9">
              <w:rPr>
                <w:rStyle w:val="Hyperlink"/>
                <w:noProof/>
              </w:rPr>
              <w:t>Bibliography</w:t>
            </w:r>
            <w:r>
              <w:rPr>
                <w:noProof/>
                <w:webHidden/>
              </w:rPr>
              <w:tab/>
            </w:r>
            <w:r>
              <w:rPr>
                <w:noProof/>
                <w:webHidden/>
              </w:rPr>
              <w:fldChar w:fldCharType="begin"/>
            </w:r>
            <w:r>
              <w:rPr>
                <w:noProof/>
                <w:webHidden/>
              </w:rPr>
              <w:instrText xml:space="preserve"> PAGEREF _Toc152320139 \h </w:instrText>
            </w:r>
            <w:r>
              <w:rPr>
                <w:noProof/>
                <w:webHidden/>
              </w:rPr>
            </w:r>
            <w:r>
              <w:rPr>
                <w:noProof/>
                <w:webHidden/>
              </w:rPr>
              <w:fldChar w:fldCharType="separate"/>
            </w:r>
            <w:r>
              <w:rPr>
                <w:noProof/>
                <w:webHidden/>
              </w:rPr>
              <w:t>27</w:t>
            </w:r>
            <w:r>
              <w:rPr>
                <w:noProof/>
                <w:webHidden/>
              </w:rPr>
              <w:fldChar w:fldCharType="end"/>
            </w:r>
          </w:hyperlink>
        </w:p>
        <w:p w14:paraId="276C8495" w14:textId="178A41AE" w:rsidR="008B3C50" w:rsidRDefault="00973ED9">
          <w:pPr>
            <w:rPr>
              <w:rFonts w:cstheme="minorHAnsi"/>
              <w:caps/>
              <w:noProof/>
              <w:sz w:val="24"/>
              <w:szCs w:val="24"/>
            </w:rPr>
          </w:pPr>
          <w:r w:rsidRPr="008B3C50">
            <w:rPr>
              <w:rFonts w:cstheme="minorHAnsi"/>
              <w:caps/>
              <w:noProof/>
              <w:sz w:val="24"/>
              <w:szCs w:val="24"/>
            </w:rPr>
            <w:fldChar w:fldCharType="end"/>
          </w:r>
        </w:p>
        <w:p w14:paraId="3A74D99D" w14:textId="77777777" w:rsidR="008B3C50" w:rsidRDefault="008B3C50">
          <w:pPr>
            <w:rPr>
              <w:rFonts w:cstheme="minorHAnsi"/>
              <w:caps/>
              <w:noProof/>
              <w:sz w:val="24"/>
              <w:szCs w:val="24"/>
            </w:rPr>
          </w:pPr>
        </w:p>
        <w:p w14:paraId="69E5B9A8" w14:textId="09270EF1" w:rsidR="009B697E" w:rsidRDefault="00000000"/>
      </w:sdtContent>
    </w:sdt>
    <w:p w14:paraId="702B11F0" w14:textId="77777777" w:rsidR="008B3C50" w:rsidRDefault="008B3C50" w:rsidP="009B697E">
      <w:pPr>
        <w:pStyle w:val="Heading1"/>
      </w:pPr>
    </w:p>
    <w:p w14:paraId="4CA22570" w14:textId="77777777" w:rsidR="008B3C50" w:rsidRDefault="008B3C50" w:rsidP="009B697E">
      <w:pPr>
        <w:pStyle w:val="Heading1"/>
      </w:pPr>
    </w:p>
    <w:p w14:paraId="442E7BD9" w14:textId="77777777" w:rsidR="00C9597C" w:rsidRDefault="00C9597C" w:rsidP="00C9597C"/>
    <w:p w14:paraId="53F79BC3" w14:textId="77777777" w:rsidR="00C9597C" w:rsidRDefault="00C9597C" w:rsidP="00C9597C"/>
    <w:p w14:paraId="16C82F56" w14:textId="77777777" w:rsidR="00C9597C" w:rsidRDefault="00C9597C" w:rsidP="00C9597C"/>
    <w:p w14:paraId="7F837EE8" w14:textId="77777777" w:rsidR="00C9597C" w:rsidRDefault="00C9597C" w:rsidP="00C9597C"/>
    <w:p w14:paraId="47DDFCE5" w14:textId="77777777" w:rsidR="00C9597C" w:rsidRDefault="00C9597C" w:rsidP="00C9597C"/>
    <w:p w14:paraId="5192EC70" w14:textId="77777777" w:rsidR="00C9597C" w:rsidRDefault="00C9597C" w:rsidP="00C9597C"/>
    <w:p w14:paraId="740C6CC3" w14:textId="77777777" w:rsidR="00C9597C" w:rsidRDefault="00C9597C" w:rsidP="00C9597C"/>
    <w:p w14:paraId="22FA16D3" w14:textId="244183EB" w:rsidR="00C9597C" w:rsidRDefault="00C9597C" w:rsidP="00C9597C">
      <w:pPr>
        <w:pStyle w:val="TOCHeading"/>
      </w:pPr>
      <w:r>
        <w:t>Table of Figures</w:t>
      </w:r>
    </w:p>
    <w:p w14:paraId="71109373" w14:textId="3D702CBD" w:rsidR="00B078E5" w:rsidRDefault="00C9597C">
      <w:pPr>
        <w:pStyle w:val="TableofFigures"/>
        <w:tabs>
          <w:tab w:val="right" w:leader="dot" w:pos="9016"/>
        </w:tabs>
        <w:rPr>
          <w:rFonts w:eastAsiaTheme="minorEastAsia"/>
          <w:noProof/>
          <w:kern w:val="2"/>
          <w:lang w:eastAsia="en-IE"/>
          <w14:ligatures w14:val="standardContextual"/>
        </w:rPr>
      </w:pPr>
      <w:r>
        <w:fldChar w:fldCharType="begin"/>
      </w:r>
      <w:r>
        <w:instrText xml:space="preserve"> TOC \h \z \c "Figure" </w:instrText>
      </w:r>
      <w:r>
        <w:fldChar w:fldCharType="separate"/>
      </w:r>
      <w:hyperlink w:anchor="_Toc152250578" w:history="1">
        <w:r w:rsidR="00B078E5" w:rsidRPr="00D70B9F">
          <w:rPr>
            <w:rStyle w:val="Hyperlink"/>
            <w:noProof/>
          </w:rPr>
          <w:t>Figure 1 - Desktop Operating System Market Share Worldwide</w:t>
        </w:r>
        <w:r w:rsidR="00B078E5">
          <w:rPr>
            <w:noProof/>
            <w:webHidden/>
          </w:rPr>
          <w:tab/>
        </w:r>
        <w:r w:rsidR="00B078E5">
          <w:rPr>
            <w:noProof/>
            <w:webHidden/>
          </w:rPr>
          <w:fldChar w:fldCharType="begin"/>
        </w:r>
        <w:r w:rsidR="00B078E5">
          <w:rPr>
            <w:noProof/>
            <w:webHidden/>
          </w:rPr>
          <w:instrText xml:space="preserve"> PAGEREF _Toc152250578 \h </w:instrText>
        </w:r>
        <w:r w:rsidR="00B078E5">
          <w:rPr>
            <w:noProof/>
            <w:webHidden/>
          </w:rPr>
        </w:r>
        <w:r w:rsidR="00B078E5">
          <w:rPr>
            <w:noProof/>
            <w:webHidden/>
          </w:rPr>
          <w:fldChar w:fldCharType="separate"/>
        </w:r>
        <w:r w:rsidR="00B078E5">
          <w:rPr>
            <w:noProof/>
            <w:webHidden/>
          </w:rPr>
          <w:t>15</w:t>
        </w:r>
        <w:r w:rsidR="00B078E5">
          <w:rPr>
            <w:noProof/>
            <w:webHidden/>
          </w:rPr>
          <w:fldChar w:fldCharType="end"/>
        </w:r>
      </w:hyperlink>
    </w:p>
    <w:p w14:paraId="23F588E8" w14:textId="600F7294" w:rsidR="00B078E5" w:rsidRDefault="00000000">
      <w:pPr>
        <w:pStyle w:val="TableofFigures"/>
        <w:tabs>
          <w:tab w:val="right" w:leader="dot" w:pos="9016"/>
        </w:tabs>
        <w:rPr>
          <w:rFonts w:eastAsiaTheme="minorEastAsia"/>
          <w:noProof/>
          <w:kern w:val="2"/>
          <w:lang w:eastAsia="en-IE"/>
          <w14:ligatures w14:val="standardContextual"/>
        </w:rPr>
      </w:pPr>
      <w:hyperlink w:anchor="_Toc152250579" w:history="1">
        <w:r w:rsidR="00B078E5" w:rsidRPr="00D70B9F">
          <w:rPr>
            <w:rStyle w:val="Hyperlink"/>
            <w:noProof/>
          </w:rPr>
          <w:t>Figure 2 - High Level Architecture Map</w:t>
        </w:r>
        <w:r w:rsidR="00B078E5">
          <w:rPr>
            <w:noProof/>
            <w:webHidden/>
          </w:rPr>
          <w:tab/>
        </w:r>
        <w:r w:rsidR="00B078E5">
          <w:rPr>
            <w:noProof/>
            <w:webHidden/>
          </w:rPr>
          <w:fldChar w:fldCharType="begin"/>
        </w:r>
        <w:r w:rsidR="00B078E5">
          <w:rPr>
            <w:noProof/>
            <w:webHidden/>
          </w:rPr>
          <w:instrText xml:space="preserve"> PAGEREF _Toc152250579 \h </w:instrText>
        </w:r>
        <w:r w:rsidR="00B078E5">
          <w:rPr>
            <w:noProof/>
            <w:webHidden/>
          </w:rPr>
        </w:r>
        <w:r w:rsidR="00B078E5">
          <w:rPr>
            <w:noProof/>
            <w:webHidden/>
          </w:rPr>
          <w:fldChar w:fldCharType="separate"/>
        </w:r>
        <w:r w:rsidR="00B078E5">
          <w:rPr>
            <w:noProof/>
            <w:webHidden/>
          </w:rPr>
          <w:t>20</w:t>
        </w:r>
        <w:r w:rsidR="00B078E5">
          <w:rPr>
            <w:noProof/>
            <w:webHidden/>
          </w:rPr>
          <w:fldChar w:fldCharType="end"/>
        </w:r>
      </w:hyperlink>
    </w:p>
    <w:p w14:paraId="1D91F5F0" w14:textId="765CE413" w:rsidR="00B078E5" w:rsidRDefault="00000000">
      <w:pPr>
        <w:pStyle w:val="TableofFigures"/>
        <w:tabs>
          <w:tab w:val="right" w:leader="dot" w:pos="9016"/>
        </w:tabs>
        <w:rPr>
          <w:rFonts w:eastAsiaTheme="minorEastAsia"/>
          <w:noProof/>
          <w:kern w:val="2"/>
          <w:lang w:eastAsia="en-IE"/>
          <w14:ligatures w14:val="standardContextual"/>
        </w:rPr>
      </w:pPr>
      <w:hyperlink w:anchor="_Toc152250580" w:history="1">
        <w:r w:rsidR="00B078E5" w:rsidRPr="00D70B9F">
          <w:rPr>
            <w:rStyle w:val="Hyperlink"/>
            <w:noProof/>
          </w:rPr>
          <w:t>Figure 3 - Flutter Application Layers</w:t>
        </w:r>
        <w:r w:rsidR="00B078E5">
          <w:rPr>
            <w:noProof/>
            <w:webHidden/>
          </w:rPr>
          <w:tab/>
        </w:r>
        <w:r w:rsidR="00B078E5">
          <w:rPr>
            <w:noProof/>
            <w:webHidden/>
          </w:rPr>
          <w:fldChar w:fldCharType="begin"/>
        </w:r>
        <w:r w:rsidR="00B078E5">
          <w:rPr>
            <w:noProof/>
            <w:webHidden/>
          </w:rPr>
          <w:instrText xml:space="preserve"> PAGEREF _Toc152250580 \h </w:instrText>
        </w:r>
        <w:r w:rsidR="00B078E5">
          <w:rPr>
            <w:noProof/>
            <w:webHidden/>
          </w:rPr>
        </w:r>
        <w:r w:rsidR="00B078E5">
          <w:rPr>
            <w:noProof/>
            <w:webHidden/>
          </w:rPr>
          <w:fldChar w:fldCharType="separate"/>
        </w:r>
        <w:r w:rsidR="00B078E5">
          <w:rPr>
            <w:noProof/>
            <w:webHidden/>
          </w:rPr>
          <w:t>21</w:t>
        </w:r>
        <w:r w:rsidR="00B078E5">
          <w:rPr>
            <w:noProof/>
            <w:webHidden/>
          </w:rPr>
          <w:fldChar w:fldCharType="end"/>
        </w:r>
      </w:hyperlink>
    </w:p>
    <w:p w14:paraId="5DA80B92" w14:textId="0394C0DF" w:rsidR="00C9597C" w:rsidRPr="00C9597C" w:rsidRDefault="00C9597C" w:rsidP="00C9597C">
      <w:r>
        <w:fldChar w:fldCharType="end"/>
      </w:r>
    </w:p>
    <w:p w14:paraId="6B4EE2AF" w14:textId="77777777" w:rsidR="000063CC" w:rsidRDefault="000063CC" w:rsidP="009B697E">
      <w:pPr>
        <w:pStyle w:val="Heading1"/>
      </w:pPr>
    </w:p>
    <w:p w14:paraId="632053B3" w14:textId="77777777" w:rsidR="000063CC" w:rsidRDefault="000063CC" w:rsidP="000063CC"/>
    <w:p w14:paraId="7F87A69D" w14:textId="77777777" w:rsidR="000063CC" w:rsidRDefault="000063CC" w:rsidP="000063CC"/>
    <w:p w14:paraId="01DC54B6" w14:textId="77777777" w:rsidR="000063CC" w:rsidRDefault="000063CC" w:rsidP="000063CC"/>
    <w:p w14:paraId="327EAEF5" w14:textId="77777777" w:rsidR="000063CC" w:rsidRDefault="000063CC" w:rsidP="000063CC"/>
    <w:p w14:paraId="523F4363" w14:textId="77777777" w:rsidR="000063CC" w:rsidRDefault="000063CC" w:rsidP="000063CC"/>
    <w:p w14:paraId="54E9A36C" w14:textId="77777777" w:rsidR="000063CC" w:rsidRDefault="000063CC" w:rsidP="000063CC"/>
    <w:p w14:paraId="0A2165EC" w14:textId="77777777" w:rsidR="000063CC" w:rsidRDefault="000063CC" w:rsidP="000063CC"/>
    <w:p w14:paraId="158C9B46" w14:textId="77777777" w:rsidR="000063CC" w:rsidRDefault="000063CC" w:rsidP="000063CC"/>
    <w:p w14:paraId="4473A33A" w14:textId="77777777" w:rsidR="000063CC" w:rsidRDefault="000063CC" w:rsidP="000063CC"/>
    <w:p w14:paraId="5F4A9D32" w14:textId="77777777" w:rsidR="000063CC" w:rsidRDefault="000063CC" w:rsidP="000063CC"/>
    <w:p w14:paraId="0235A712" w14:textId="77777777" w:rsidR="000063CC" w:rsidRDefault="000063CC" w:rsidP="000063CC"/>
    <w:p w14:paraId="2C6DBE86" w14:textId="77777777" w:rsidR="000063CC" w:rsidRDefault="000063CC" w:rsidP="000063CC"/>
    <w:p w14:paraId="7EF0311F" w14:textId="77777777" w:rsidR="000063CC" w:rsidRDefault="000063CC" w:rsidP="000063CC"/>
    <w:p w14:paraId="19C9936F" w14:textId="77777777" w:rsidR="000063CC" w:rsidRDefault="000063CC" w:rsidP="000063CC"/>
    <w:p w14:paraId="1116C9CA" w14:textId="77777777" w:rsidR="000063CC" w:rsidRDefault="000063CC" w:rsidP="000063CC"/>
    <w:p w14:paraId="0FB48928" w14:textId="77777777" w:rsidR="000063CC" w:rsidRDefault="000063CC" w:rsidP="000063CC"/>
    <w:p w14:paraId="0CFFEFB4" w14:textId="77777777" w:rsidR="000063CC" w:rsidRDefault="000063CC" w:rsidP="000063CC"/>
    <w:p w14:paraId="55209DD9" w14:textId="77777777" w:rsidR="000063CC" w:rsidRDefault="000063CC" w:rsidP="000063CC"/>
    <w:p w14:paraId="42A733D7" w14:textId="77777777" w:rsidR="000063CC" w:rsidRDefault="000063CC" w:rsidP="000063CC"/>
    <w:p w14:paraId="7D2137CD" w14:textId="77777777" w:rsidR="000063CC" w:rsidRDefault="000063CC" w:rsidP="000063CC"/>
    <w:p w14:paraId="42028875" w14:textId="77777777" w:rsidR="000063CC" w:rsidRDefault="000063CC" w:rsidP="000063CC"/>
    <w:p w14:paraId="23845317" w14:textId="77777777" w:rsidR="000063CC" w:rsidRDefault="000063CC" w:rsidP="000063CC"/>
    <w:p w14:paraId="5818C903" w14:textId="77777777" w:rsidR="000063CC" w:rsidRDefault="000063CC" w:rsidP="000063CC"/>
    <w:p w14:paraId="5AFEFCE7" w14:textId="77777777" w:rsidR="000063CC" w:rsidRDefault="000063CC" w:rsidP="000063CC"/>
    <w:p w14:paraId="3EC1EA98" w14:textId="77777777" w:rsidR="000063CC" w:rsidRPr="000063CC" w:rsidRDefault="000063CC" w:rsidP="000063CC"/>
    <w:p w14:paraId="2D103F3E" w14:textId="26CEEC60" w:rsidR="009B697E" w:rsidRDefault="009B697E" w:rsidP="009B697E">
      <w:pPr>
        <w:pStyle w:val="Heading1"/>
      </w:pPr>
      <w:bookmarkStart w:id="1" w:name="_Toc152320089"/>
      <w:r>
        <w:t>1. Introduction</w:t>
      </w:r>
      <w:bookmarkEnd w:id="1"/>
    </w:p>
    <w:p w14:paraId="66BA30C1" w14:textId="77777777" w:rsidR="005E552F" w:rsidRPr="005E552F" w:rsidRDefault="005E552F" w:rsidP="00604B8B">
      <w:pPr>
        <w:rPr>
          <w:bCs/>
        </w:rPr>
      </w:pPr>
    </w:p>
    <w:p w14:paraId="477BB814" w14:textId="77777777" w:rsidR="009B697E" w:rsidRDefault="009B697E" w:rsidP="009B697E"/>
    <w:p w14:paraId="7051C45C" w14:textId="77777777" w:rsidR="009B697E" w:rsidRDefault="009B697E" w:rsidP="007B01AD">
      <w:pPr>
        <w:pStyle w:val="Heading2"/>
        <w:numPr>
          <w:ilvl w:val="1"/>
          <w:numId w:val="1"/>
        </w:numPr>
      </w:pPr>
      <w:bookmarkStart w:id="2" w:name="_Toc152320090"/>
      <w:r>
        <w:t>Project Background</w:t>
      </w:r>
      <w:bookmarkEnd w:id="2"/>
    </w:p>
    <w:p w14:paraId="73ECD6C3" w14:textId="3CDC5D41" w:rsidR="005B25F9" w:rsidRDefault="005B25F9" w:rsidP="005B25F9">
      <w:pPr>
        <w:pStyle w:val="Heading2"/>
        <w:spacing w:line="240" w:lineRule="auto"/>
        <w:rPr>
          <w:rFonts w:asciiTheme="minorHAnsi" w:eastAsiaTheme="minorHAnsi" w:hAnsiTheme="minorHAnsi" w:cstheme="minorBidi"/>
          <w:color w:val="auto"/>
          <w:sz w:val="22"/>
          <w:szCs w:val="22"/>
        </w:rPr>
      </w:pPr>
    </w:p>
    <w:p w14:paraId="16429FDE" w14:textId="46E3E767" w:rsidR="005B25F9" w:rsidRDefault="005B25F9" w:rsidP="00E228CA">
      <w:pPr>
        <w:spacing w:line="240" w:lineRule="auto"/>
      </w:pPr>
      <w:r w:rsidRPr="00524C46">
        <w:t>In a 2018 publication from the National Library of Medicine, it is noted that the potential of mobile apps in providing effective mental health interventions is considerable. With a shortage of psychiatrists globally and limited access to mental health care in rural areas, these apps have emerged as a practical solution to address the treatment gap in mental health. The utilization of technology has the capacity to revolutionize the delivery and accessibility of mental health treatment, emphasizing the need for the combined mobilization of science, regulation, and design to facilitate this transformative process.</w:t>
      </w:r>
      <w:r>
        <w:t xml:space="preserve"> </w:t>
      </w:r>
      <w:r w:rsidRPr="00DF4960">
        <w:rPr>
          <w:rFonts w:ascii="Calibri" w:eastAsiaTheme="majorEastAsia" w:hAnsi="Calibri" w:cs="Calibri"/>
          <w:color w:val="2E74B5" w:themeColor="accent1" w:themeShade="BF"/>
          <w:szCs w:val="26"/>
        </w:rPr>
        <w:fldChar w:fldCharType="begin"/>
      </w:r>
      <w:r w:rsidRPr="00DF4960">
        <w:rPr>
          <w:rFonts w:ascii="Calibri" w:eastAsiaTheme="majorEastAsia" w:hAnsi="Calibri" w:cs="Calibri"/>
          <w:color w:val="2E74B5" w:themeColor="accent1" w:themeShade="BF"/>
          <w:szCs w:val="26"/>
        </w:rPr>
        <w:instrText xml:space="preserve"> ADDIN ZOTERO_ITEM CSL_CITATION {"citationID":"skGhS7P8","properties":{"formattedCitation":"(1)","plainCitation":"(1)","noteIndex":0},"citationItems":[{"id":88,"uris":["http://zotero.org/groups/5237466/items/ABWVLKH5"],"itemData":{"id":88,"type":"article-journal","container-title":"mHealth","DOI":"10.21037/mhealth.2018.03.02","ISSN":"2306-9740","journalAbbreviation":"Mhealth","note":"PMID: 29682510\nPMCID: PMC5897664","page":"6","source":"PubMed Central","title":"Do mental health mobile apps work: evidence and recommendations for designing high-efficacy mental health mobile apps","title-short":"Do mental health mobile apps work","volume":"4","author":[{"family":"Chandrashekar","given":"Pooja"}],"issued":{"date-parts":[["2018",3,23]]}}}],"schema":"https://github.com/citation-style-language/schema/raw/master/csl-citation.json"} </w:instrText>
      </w:r>
      <w:r w:rsidRPr="00DF4960">
        <w:rPr>
          <w:rFonts w:ascii="Calibri" w:eastAsiaTheme="majorEastAsia" w:hAnsi="Calibri" w:cs="Calibri"/>
          <w:color w:val="2E74B5" w:themeColor="accent1" w:themeShade="BF"/>
          <w:szCs w:val="26"/>
        </w:rPr>
        <w:fldChar w:fldCharType="separate"/>
      </w:r>
      <w:r w:rsidRPr="00DF4960">
        <w:rPr>
          <w:rFonts w:ascii="Calibri" w:eastAsiaTheme="majorEastAsia" w:hAnsi="Calibri" w:cs="Calibri"/>
          <w:color w:val="2E74B5" w:themeColor="accent1" w:themeShade="BF"/>
          <w:szCs w:val="26"/>
        </w:rPr>
        <w:t>(1)</w:t>
      </w:r>
      <w:r w:rsidRPr="00DF4960">
        <w:rPr>
          <w:rFonts w:ascii="Calibri" w:eastAsiaTheme="majorEastAsia" w:hAnsi="Calibri" w:cs="Calibri"/>
          <w:color w:val="2E74B5" w:themeColor="accent1" w:themeShade="BF"/>
          <w:szCs w:val="26"/>
        </w:rPr>
        <w:fldChar w:fldCharType="end"/>
      </w:r>
    </w:p>
    <w:p w14:paraId="0A90BE14" w14:textId="186282DA" w:rsidR="00E228CA" w:rsidRDefault="00E228CA" w:rsidP="00E228CA">
      <w:pPr>
        <w:spacing w:line="240" w:lineRule="auto"/>
      </w:pPr>
      <w:r>
        <w:t xml:space="preserve">The concept for MyTherapyPal emerged from insightful conversations with two significant figures in my life—my mother, a seasoned psychotherapist, and my partner, an expert in psychology. These discussions shed light on the crucial need for clients to actively monitor their progress and work towards their goals within and beyond traditional therapy sessions. While traditional therapy undeniably has its merits, maintaining client engagement between appointments can be challenging. MyTherapyPal steps in to bridge this gap, providing a dynamic, interactive platform that empowers clients to take charge of their mental health journey and cultivate a personal sense of responsibility. </w:t>
      </w:r>
    </w:p>
    <w:p w14:paraId="0B0845BC" w14:textId="77777777" w:rsidR="00E228CA" w:rsidRPr="00E228CA" w:rsidRDefault="00E228CA" w:rsidP="00E228CA">
      <w:pPr>
        <w:spacing w:line="240" w:lineRule="auto"/>
      </w:pPr>
    </w:p>
    <w:p w14:paraId="1AF4C608" w14:textId="015A919C" w:rsidR="00E228CA" w:rsidRPr="00E228CA" w:rsidRDefault="00E228CA" w:rsidP="00E228CA">
      <w:pPr>
        <w:spacing w:line="240" w:lineRule="auto"/>
      </w:pPr>
      <w:r>
        <w:lastRenderedPageBreak/>
        <w:t>The timeliness and importance of this project are underscored by the growing demand for accessible mental health care and the widespread prevalence of mental health challenges. In our modern, tech-savvy world, where smartphones are practically an extension of ourselves, the development of a therapy app like MyTherapyPal feels not just relevant but essential. It's a response to the evolving needs of individuals seeking effective and user-friendly mental health support.</w:t>
      </w:r>
    </w:p>
    <w:p w14:paraId="2B0D1009" w14:textId="77777777" w:rsidR="00283BF4" w:rsidRPr="00283BF4" w:rsidRDefault="00283BF4" w:rsidP="00283BF4"/>
    <w:p w14:paraId="7FE66276" w14:textId="77777777" w:rsidR="009B697E" w:rsidRDefault="009B697E" w:rsidP="007B63DE">
      <w:pPr>
        <w:pStyle w:val="Heading2"/>
        <w:numPr>
          <w:ilvl w:val="1"/>
          <w:numId w:val="1"/>
        </w:numPr>
      </w:pPr>
      <w:bookmarkStart w:id="3" w:name="_Toc152320091"/>
      <w:r>
        <w:t>Project Description</w:t>
      </w:r>
      <w:bookmarkEnd w:id="3"/>
    </w:p>
    <w:p w14:paraId="445C3A29" w14:textId="77777777" w:rsidR="007B63DE" w:rsidRDefault="007B63DE" w:rsidP="007B63DE"/>
    <w:p w14:paraId="7A685A94" w14:textId="3EA8761D" w:rsidR="0047114A" w:rsidRDefault="00D86E35" w:rsidP="007B63DE">
      <w:r>
        <w:t xml:space="preserve">The MyTherapyPal project sets out to serve as a solution </w:t>
      </w:r>
      <w:r w:rsidR="0011602A">
        <w:t>for</w:t>
      </w:r>
      <w:r>
        <w:t xml:space="preserve"> the need for improved client engagement between therapy sessions and to utilize modern technology to improve patient well-being and outcomes. The application will be accessible through multiple platforms such as mobile (</w:t>
      </w:r>
      <w:r w:rsidR="0047114A">
        <w:t>Android</w:t>
      </w:r>
      <w:r>
        <w:t xml:space="preserve"> &amp; iOS), web and desktop (Windows &amp; MacOS) to ensure that the service is accessible to as many users as possible. The project aims to achieve this goal by using the frontend development framework Flutter</w:t>
      </w:r>
      <w:r w:rsidR="00ED2FF7">
        <w:t>,</w:t>
      </w:r>
      <w:r>
        <w:t xml:space="preserve"> which is a</w:t>
      </w:r>
      <w:r w:rsidR="00ED2FF7">
        <w:t xml:space="preserve"> frontend UI</w:t>
      </w:r>
      <w:r>
        <w:t xml:space="preserve"> framework developed by Google </w:t>
      </w:r>
      <w:r w:rsidR="00ED2FF7">
        <w:t>that natively compiles applications for mobile, web and desktop from a single codebase written in</w:t>
      </w:r>
      <w:r>
        <w:t xml:space="preserve"> </w:t>
      </w:r>
      <w:r w:rsidR="00ED2FF7">
        <w:t>Dart programming language</w:t>
      </w:r>
      <w:r>
        <w:t xml:space="preserve">. </w:t>
      </w:r>
    </w:p>
    <w:p w14:paraId="79A0DA83" w14:textId="77777777" w:rsidR="0047114A" w:rsidRDefault="0047114A" w:rsidP="007B63DE"/>
    <w:p w14:paraId="213002F3" w14:textId="04173769" w:rsidR="007B63DE" w:rsidRDefault="007D2393" w:rsidP="007B63DE">
      <w:r>
        <w:t>The application will provide features such as user accounts with secure authentication and account creation, progress tracking by way of journaling/note taking functionality tied to a calendar, day to day mood tracking</w:t>
      </w:r>
      <w:r w:rsidR="0047114A">
        <w:t>,</w:t>
      </w:r>
      <w:r>
        <w:t xml:space="preserve"> which the user will </w:t>
      </w:r>
      <w:r w:rsidR="0047114A">
        <w:t>self-report</w:t>
      </w:r>
      <w:r>
        <w:t xml:space="preserve">, therapist listings with extensive information on therapists available in locality, mapping function to find and display local therapists, secure end-to-end encrypted chat for communication between client and therapist, secure video/phone calling for virtual therapy sessions, payment processing so clients can pay their therapists through the application, </w:t>
      </w:r>
      <w:r w:rsidR="000B2EA3">
        <w:t xml:space="preserve">the ability for therapists to review clients notes, assign tasks and provide feedback, </w:t>
      </w:r>
      <w:r>
        <w:t>natural language processing models for two features, the first being text summarization and classification from clients notes so that a therapist can see a short summary of their clients weekly notes and any inferences from those notes that the NLP model may detect</w:t>
      </w:r>
      <w:r w:rsidR="000B2EA3">
        <w:t xml:space="preserve">, and the other feature being a note expansion feature for therapists who may write notes in short hand during therapy sessions. </w:t>
      </w:r>
    </w:p>
    <w:p w14:paraId="76B5C6CC" w14:textId="77777777" w:rsidR="000B2EA3" w:rsidRDefault="000B2EA3" w:rsidP="007B63DE"/>
    <w:p w14:paraId="5BD2361C" w14:textId="03EF7C4E" w:rsidR="00D86E35" w:rsidRDefault="000B2EA3" w:rsidP="007B63DE">
      <w:r w:rsidRPr="000B2EA3">
        <w:t>The application</w:t>
      </w:r>
      <w:r>
        <w:t xml:space="preserve"> will need to have a strong emphasis on security</w:t>
      </w:r>
      <w:r w:rsidRPr="000B2EA3">
        <w:t xml:space="preserve">, especially in the realm of healthcare where maintaining the </w:t>
      </w:r>
      <w:r>
        <w:t>strict</w:t>
      </w:r>
      <w:r w:rsidRPr="000B2EA3">
        <w:t xml:space="preserve"> confidentiality is</w:t>
      </w:r>
      <w:r>
        <w:t xml:space="preserve"> essential</w:t>
      </w:r>
      <w:r w:rsidRPr="000B2EA3">
        <w:t>. By prioritizing security measures, the goal is not only to safeguard sensitive medical information but also to ensure compliance with GDPR regulations. This includes robust encryption protocols</w:t>
      </w:r>
      <w:r>
        <w:t>,</w:t>
      </w:r>
      <w:r w:rsidRPr="000B2EA3">
        <w:t xml:space="preserve"> access controls</w:t>
      </w:r>
      <w:r>
        <w:t xml:space="preserve"> and authentication software</w:t>
      </w:r>
      <w:r w:rsidRPr="000B2EA3">
        <w:t xml:space="preserve"> to create a robust defence against any potential threats. </w:t>
      </w:r>
    </w:p>
    <w:p w14:paraId="651BDB71" w14:textId="77777777" w:rsidR="0047114A" w:rsidRDefault="0047114A" w:rsidP="007B63DE"/>
    <w:p w14:paraId="4D0CE0E2" w14:textId="2F09F019" w:rsidR="00D86E35" w:rsidRDefault="0047114A" w:rsidP="007B63DE">
      <w:r>
        <w:t>There will be an emphasis on a user-centric approach, prioritizing the user experience, incorporating feedback, and evaluating accessibility and ease of use. Evaluation will be conducted by providing working prototypes to mental healthcare professionals to test and provide feedback through the use of google forms to discover any flaws in the user experience.</w:t>
      </w:r>
    </w:p>
    <w:p w14:paraId="05D3485F" w14:textId="5D165793" w:rsidR="00D86E35" w:rsidRDefault="00D86E35" w:rsidP="00D86E35">
      <w:pPr>
        <w:jc w:val="center"/>
      </w:pPr>
    </w:p>
    <w:p w14:paraId="4694609A" w14:textId="51FB6013" w:rsidR="007B01AD" w:rsidRDefault="007B01AD" w:rsidP="009B697E">
      <w:pPr>
        <w:pStyle w:val="Heading2"/>
      </w:pPr>
    </w:p>
    <w:p w14:paraId="454AC9F7" w14:textId="77777777" w:rsidR="009B697E" w:rsidRDefault="009B697E" w:rsidP="007B63DE">
      <w:pPr>
        <w:pStyle w:val="Heading2"/>
        <w:numPr>
          <w:ilvl w:val="1"/>
          <w:numId w:val="1"/>
        </w:numPr>
      </w:pPr>
      <w:bookmarkStart w:id="4" w:name="_Toc152320092"/>
      <w:r>
        <w:t>Project Aims and Objectives</w:t>
      </w:r>
      <w:bookmarkEnd w:id="4"/>
    </w:p>
    <w:p w14:paraId="6132D049" w14:textId="77777777" w:rsidR="007B63DE" w:rsidRDefault="007B63DE" w:rsidP="007B63DE"/>
    <w:p w14:paraId="6EC7470D" w14:textId="489D4309" w:rsidR="00F77FE7" w:rsidRDefault="007B63DE" w:rsidP="0047114A">
      <w:r>
        <w:t>Overall aim and some milestones along the way to achieve the aim</w:t>
      </w:r>
    </w:p>
    <w:p w14:paraId="7409642F" w14:textId="59F8EEAE" w:rsidR="0047114A" w:rsidRDefault="0047114A" w:rsidP="0047114A">
      <w:pPr>
        <w:pStyle w:val="ListParagraph"/>
        <w:numPr>
          <w:ilvl w:val="0"/>
          <w:numId w:val="4"/>
        </w:numPr>
      </w:pPr>
      <w:r>
        <w:t>Build a cross-platform application that is accessible and user-friendly.</w:t>
      </w:r>
    </w:p>
    <w:p w14:paraId="02BC1393" w14:textId="29186944" w:rsidR="0047114A" w:rsidRDefault="0047114A" w:rsidP="0047114A">
      <w:pPr>
        <w:pStyle w:val="ListParagraph"/>
        <w:numPr>
          <w:ilvl w:val="0"/>
          <w:numId w:val="4"/>
        </w:numPr>
      </w:pPr>
      <w:r>
        <w:t xml:space="preserve">Progress tracking features (daily notes, </w:t>
      </w:r>
      <w:r w:rsidR="00DD4EBF">
        <w:t>mood tracking).</w:t>
      </w:r>
    </w:p>
    <w:p w14:paraId="470FA21C" w14:textId="357BB68C" w:rsidR="00DD4EBF" w:rsidRDefault="00DD4EBF" w:rsidP="0047114A">
      <w:pPr>
        <w:pStyle w:val="ListParagraph"/>
        <w:numPr>
          <w:ilvl w:val="0"/>
          <w:numId w:val="4"/>
        </w:numPr>
      </w:pPr>
      <w:r>
        <w:t>User accounts.</w:t>
      </w:r>
    </w:p>
    <w:p w14:paraId="080B6896" w14:textId="7F16FDF0" w:rsidR="00DD4EBF" w:rsidRDefault="00DD4EBF" w:rsidP="00DD4EBF">
      <w:pPr>
        <w:pStyle w:val="ListParagraph"/>
        <w:numPr>
          <w:ilvl w:val="0"/>
          <w:numId w:val="4"/>
        </w:numPr>
      </w:pPr>
      <w:r>
        <w:t>Therapist listings.</w:t>
      </w:r>
    </w:p>
    <w:p w14:paraId="43938307" w14:textId="30BF3708" w:rsidR="00DD4EBF" w:rsidRDefault="00DD4EBF" w:rsidP="00DD4EBF">
      <w:pPr>
        <w:pStyle w:val="ListParagraph"/>
        <w:numPr>
          <w:ilvl w:val="0"/>
          <w:numId w:val="4"/>
        </w:numPr>
      </w:pPr>
      <w:r>
        <w:t>Therapist Map (find local therapists).</w:t>
      </w:r>
    </w:p>
    <w:p w14:paraId="7BC10A7C" w14:textId="065FD4C3" w:rsidR="00DD4EBF" w:rsidRDefault="00DD4EBF" w:rsidP="00DD4EBF">
      <w:pPr>
        <w:pStyle w:val="ListParagraph"/>
        <w:numPr>
          <w:ilvl w:val="0"/>
          <w:numId w:val="4"/>
        </w:numPr>
      </w:pPr>
      <w:r>
        <w:t>Secure text chat.</w:t>
      </w:r>
    </w:p>
    <w:p w14:paraId="257B90A7" w14:textId="464A0B8E" w:rsidR="00DD4EBF" w:rsidRDefault="00DD4EBF" w:rsidP="00DD4EBF">
      <w:pPr>
        <w:pStyle w:val="ListParagraph"/>
        <w:numPr>
          <w:ilvl w:val="0"/>
          <w:numId w:val="4"/>
        </w:numPr>
      </w:pPr>
      <w:r>
        <w:t>Secure video/phone calling (virtual therapy sessions).</w:t>
      </w:r>
    </w:p>
    <w:p w14:paraId="4BEE6531" w14:textId="67397D40" w:rsidR="00DD4EBF" w:rsidRDefault="00DD4EBF" w:rsidP="00DD4EBF">
      <w:pPr>
        <w:pStyle w:val="ListParagraph"/>
        <w:numPr>
          <w:ilvl w:val="0"/>
          <w:numId w:val="4"/>
        </w:numPr>
      </w:pPr>
      <w:r>
        <w:t>Payment processing.</w:t>
      </w:r>
    </w:p>
    <w:p w14:paraId="0988BD97" w14:textId="60EDA31F" w:rsidR="00DD4EBF" w:rsidRDefault="00DD4EBF" w:rsidP="00DD4EBF">
      <w:pPr>
        <w:pStyle w:val="ListParagraph"/>
        <w:numPr>
          <w:ilvl w:val="0"/>
          <w:numId w:val="4"/>
        </w:numPr>
      </w:pPr>
      <w:r>
        <w:t>Natural language processing models making use of AI technology to summarize client notes and expand therapist notes.</w:t>
      </w:r>
    </w:p>
    <w:p w14:paraId="36B85801" w14:textId="77777777" w:rsidR="00DD4EBF" w:rsidRPr="007B63DE" w:rsidRDefault="00DD4EBF" w:rsidP="00DD4EBF">
      <w:pPr>
        <w:pStyle w:val="ListParagraph"/>
      </w:pPr>
    </w:p>
    <w:p w14:paraId="6DFD9FBB" w14:textId="77777777" w:rsidR="009B697E" w:rsidRDefault="00151300" w:rsidP="007B63DE">
      <w:pPr>
        <w:pStyle w:val="Heading2"/>
        <w:numPr>
          <w:ilvl w:val="1"/>
          <w:numId w:val="1"/>
        </w:numPr>
      </w:pPr>
      <w:bookmarkStart w:id="5" w:name="_Toc152320093"/>
      <w:r>
        <w:t>Project Scope</w:t>
      </w:r>
      <w:bookmarkEnd w:id="5"/>
    </w:p>
    <w:p w14:paraId="35E5A9F7" w14:textId="77777777" w:rsidR="007B63DE" w:rsidRDefault="007B63DE" w:rsidP="007B63DE"/>
    <w:p w14:paraId="055E451C" w14:textId="69994A40" w:rsidR="003556C9" w:rsidRDefault="003556C9" w:rsidP="007B63DE">
      <w:r w:rsidRPr="003556C9">
        <w:t>Th</w:t>
      </w:r>
      <w:r>
        <w:t>is</w:t>
      </w:r>
      <w:r w:rsidRPr="003556C9">
        <w:t xml:space="preserve"> project does not intend to replace traditional therapy</w:t>
      </w:r>
      <w:r w:rsidR="00F05C85">
        <w:t>,</w:t>
      </w:r>
      <w:r w:rsidRPr="003556C9">
        <w:t xml:space="preserve"> instead, it complements and enhances the therapeutic process by addressing the challenge of maintaining client engagement between sessions. MyTherapyPal is not a diagnostic tool and does not aim to replace professional medical advice. It does not seek to replace the role of therapists but rather empower them with tools for more effective communication and engagement with their clients. </w:t>
      </w:r>
    </w:p>
    <w:p w14:paraId="766FDBEB" w14:textId="77777777" w:rsidR="003556C9" w:rsidRDefault="003556C9" w:rsidP="007B63DE">
      <w:r w:rsidRPr="003556C9">
        <w:t xml:space="preserve">While the application incorporates natural language processing models, it is not a substitute for the nuanced understanding and empathy provided by human therapists. MyTherapyPal does not compromise on security and confidentiality, ensuring the protection of sensitive medical information, but it is not a comprehensive cybersecurity system beyond the scope of healthcare data. The project is not a one-size-fits-all solution, acknowledging that mental health needs are diverse, and individualized therapeutic approaches remain crucial. </w:t>
      </w:r>
    </w:p>
    <w:p w14:paraId="5A721DB5" w14:textId="1BAEC303" w:rsidR="007B63DE" w:rsidRDefault="003556C9" w:rsidP="007B63DE">
      <w:r w:rsidRPr="003556C9">
        <w:t>MyTherapyPal is not static</w:t>
      </w:r>
      <w:r>
        <w:t>,</w:t>
      </w:r>
      <w:r w:rsidRPr="003556C9">
        <w:t xml:space="preserve"> it recognizes the need for continuous improvement based on user feedback but is not designed to replace the ongoing evolution and adaptability inherent in the field of mental health care.</w:t>
      </w:r>
    </w:p>
    <w:p w14:paraId="25F164DA" w14:textId="77777777" w:rsidR="003556C9" w:rsidRPr="007B63DE" w:rsidRDefault="003556C9" w:rsidP="007B63DE"/>
    <w:p w14:paraId="66EA96D2" w14:textId="77777777" w:rsidR="009B697E" w:rsidRDefault="009B697E" w:rsidP="007B63DE">
      <w:pPr>
        <w:pStyle w:val="Heading2"/>
        <w:numPr>
          <w:ilvl w:val="1"/>
          <w:numId w:val="1"/>
        </w:numPr>
      </w:pPr>
      <w:bookmarkStart w:id="6" w:name="_Toc152320094"/>
      <w:r>
        <w:t>Thesis Roadmap</w:t>
      </w:r>
      <w:bookmarkEnd w:id="6"/>
    </w:p>
    <w:p w14:paraId="50A8EFF9" w14:textId="77777777" w:rsidR="007B63DE" w:rsidRDefault="007B63DE" w:rsidP="007B63DE"/>
    <w:p w14:paraId="7C0AFCB1" w14:textId="77777777" w:rsidR="007B63DE" w:rsidRPr="007B63DE" w:rsidRDefault="007B63DE" w:rsidP="007B63DE">
      <w:r>
        <w:t xml:space="preserve">One sentence </w:t>
      </w:r>
      <w:r w:rsidR="00F77FE7">
        <w:t>explaining what each</w:t>
      </w:r>
      <w:r>
        <w:t xml:space="preserve"> of the following chapters</w:t>
      </w:r>
      <w:r w:rsidR="00F77FE7">
        <w:t xml:space="preserve"> is about.</w:t>
      </w:r>
    </w:p>
    <w:p w14:paraId="4C8D1F51" w14:textId="77777777" w:rsidR="009B697E" w:rsidRDefault="009B697E" w:rsidP="009B697E"/>
    <w:p w14:paraId="5CF73A92"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138ECC35" w14:textId="1834EE5F" w:rsidR="009B697E" w:rsidRDefault="007B01AD" w:rsidP="00496052">
      <w:pPr>
        <w:pStyle w:val="Heading1"/>
        <w:numPr>
          <w:ilvl w:val="0"/>
          <w:numId w:val="1"/>
        </w:numPr>
      </w:pPr>
      <w:bookmarkStart w:id="7" w:name="_Toc152320095"/>
      <w:r>
        <w:lastRenderedPageBreak/>
        <w:t>Literature Review</w:t>
      </w:r>
      <w:bookmarkEnd w:id="7"/>
    </w:p>
    <w:p w14:paraId="683CC692" w14:textId="77777777" w:rsidR="009B697E" w:rsidRDefault="009B697E" w:rsidP="009B697E"/>
    <w:p w14:paraId="75508724" w14:textId="1442DC86" w:rsidR="009B697E" w:rsidRDefault="009B697E" w:rsidP="008E5EA4">
      <w:pPr>
        <w:pStyle w:val="Heading2"/>
        <w:numPr>
          <w:ilvl w:val="1"/>
          <w:numId w:val="1"/>
        </w:numPr>
      </w:pPr>
      <w:bookmarkStart w:id="8" w:name="_Toc152320096"/>
      <w:r>
        <w:t>Introduction</w:t>
      </w:r>
      <w:bookmarkEnd w:id="8"/>
    </w:p>
    <w:p w14:paraId="2D5D6305" w14:textId="77777777" w:rsidR="007B63DE" w:rsidRDefault="007B63DE" w:rsidP="007B63DE"/>
    <w:p w14:paraId="51EED981" w14:textId="71EDB8CB" w:rsidR="00A1282C" w:rsidRDefault="00A1282C" w:rsidP="007B63DE">
      <w:r w:rsidRPr="00A1282C">
        <w:t xml:space="preserve">In this chapter, we delve into a comprehensive exploration of existing solutions and research within the realm of mental health interventions and technology applications. The purpose is to </w:t>
      </w:r>
      <w:r>
        <w:t>gain</w:t>
      </w:r>
      <w:r w:rsidRPr="00A1282C">
        <w:t xml:space="preserve"> valuable insights and inform the development of MyTherapyPal, recognizing the significance of building upon established knowledge and experiences. </w:t>
      </w:r>
    </w:p>
    <w:p w14:paraId="056E25DD" w14:textId="77777777" w:rsidR="00A1282C" w:rsidRDefault="00A1282C" w:rsidP="007B63DE">
      <w:r w:rsidRPr="00A1282C">
        <w:t xml:space="preserve">By critically examining the current landscape, we aim to identify gaps, successes, and potential pitfalls in the existing literature. This exploration serves as a foundation for shaping the innovative features and functionalities of our application. In navigating the expansive terrain of mental health technology, we seek to understand the strengths and limitations of prior endeavours, providing a context for the unique contributions MyTherapyPal aspires to make. </w:t>
      </w:r>
    </w:p>
    <w:p w14:paraId="5F25667F" w14:textId="4E0A8A72" w:rsidR="007B63DE" w:rsidRDefault="00A1282C" w:rsidP="007B63DE">
      <w:r w:rsidRPr="00A1282C">
        <w:t>Through this literature review, we aim to not only acknowledge the strides made in the field but also to pinpoint areas where our project can offer novel solutions and foster advancements in mental health care technology.</w:t>
      </w:r>
    </w:p>
    <w:p w14:paraId="761FD5D7" w14:textId="77777777" w:rsidR="00A1282C" w:rsidRPr="007B63DE" w:rsidRDefault="00A1282C" w:rsidP="007B63DE"/>
    <w:p w14:paraId="38DA0D0C" w14:textId="60B06264" w:rsidR="009B697E" w:rsidRDefault="00604B8B" w:rsidP="008E5EA4">
      <w:pPr>
        <w:pStyle w:val="Heading2"/>
        <w:numPr>
          <w:ilvl w:val="1"/>
          <w:numId w:val="1"/>
        </w:numPr>
      </w:pPr>
      <w:bookmarkStart w:id="9" w:name="_Toc152320097"/>
      <w:r w:rsidRPr="00604B8B">
        <w:t xml:space="preserve">Alternative Existing </w:t>
      </w:r>
      <w:r w:rsidR="00EF1D7D">
        <w:t>Mental Health Assistance Applications</w:t>
      </w:r>
      <w:bookmarkEnd w:id="9"/>
    </w:p>
    <w:p w14:paraId="20336951" w14:textId="77777777" w:rsidR="007B63DE" w:rsidRDefault="007B63DE" w:rsidP="009B697E">
      <w:pPr>
        <w:pStyle w:val="Heading2"/>
      </w:pPr>
    </w:p>
    <w:p w14:paraId="38A1CA28" w14:textId="1AEB16F2" w:rsidR="00604B8B" w:rsidRDefault="00A1282C" w:rsidP="00604B8B">
      <w:r>
        <w:t>Some alternative existing applications that focus on mental health and in particular progress and mood tracking I have found include:</w:t>
      </w:r>
    </w:p>
    <w:p w14:paraId="34DA4A10" w14:textId="77777777" w:rsidR="00274FA1" w:rsidRDefault="00274FA1" w:rsidP="00604B8B"/>
    <w:p w14:paraId="4998D5D2" w14:textId="0213F964" w:rsidR="00A1282C" w:rsidRDefault="00A1282C" w:rsidP="00A1282C">
      <w:pPr>
        <w:pStyle w:val="ListParagraph"/>
        <w:numPr>
          <w:ilvl w:val="0"/>
          <w:numId w:val="5"/>
        </w:numPr>
      </w:pPr>
      <w:r>
        <w:t xml:space="preserve">Quenza – A </w:t>
      </w:r>
      <w:r w:rsidRPr="004724A6">
        <w:t>digital health solution that helps therapists administer assessments and track patient progress over time.</w:t>
      </w:r>
    </w:p>
    <w:p w14:paraId="04D0B2E5" w14:textId="7F56D311" w:rsidR="00A1282C" w:rsidRDefault="00A1282C" w:rsidP="00A1282C">
      <w:pPr>
        <w:pStyle w:val="ListParagraph"/>
        <w:numPr>
          <w:ilvl w:val="0"/>
          <w:numId w:val="5"/>
        </w:numPr>
      </w:pPr>
      <w:r>
        <w:t>Daylio – A mood tracker and micro-diary with statistics and charts for mood trends.</w:t>
      </w:r>
    </w:p>
    <w:p w14:paraId="4119FAF3" w14:textId="25AA8EEC" w:rsidR="00A1282C" w:rsidRDefault="00A1282C" w:rsidP="00A1282C">
      <w:pPr>
        <w:pStyle w:val="ListParagraph"/>
        <w:numPr>
          <w:ilvl w:val="0"/>
          <w:numId w:val="5"/>
        </w:numPr>
      </w:pPr>
      <w:r>
        <w:t>Moodnotes – A thought journal and mood diary with insights into mood patterns and incorporating CBT (Cognitive Behavioural Therapy) principles.</w:t>
      </w:r>
    </w:p>
    <w:p w14:paraId="0F82A0C4" w14:textId="1DA35E87" w:rsidR="00A1282C" w:rsidRDefault="00A1282C" w:rsidP="00A1282C">
      <w:pPr>
        <w:pStyle w:val="ListParagraph"/>
        <w:numPr>
          <w:ilvl w:val="0"/>
          <w:numId w:val="5"/>
        </w:numPr>
      </w:pPr>
      <w:r>
        <w:t xml:space="preserve">eMoods </w:t>
      </w:r>
      <w:r w:rsidR="006D1841">
        <w:t>–</w:t>
      </w:r>
      <w:r>
        <w:t xml:space="preserve"> </w:t>
      </w:r>
      <w:r w:rsidR="006D1841">
        <w:t>Mood tracking application for people with bipolar disorder.</w:t>
      </w:r>
    </w:p>
    <w:p w14:paraId="5D7D7F55" w14:textId="728B176D" w:rsidR="006D1841" w:rsidRDefault="006D1841" w:rsidP="00A1282C">
      <w:pPr>
        <w:pStyle w:val="ListParagraph"/>
        <w:numPr>
          <w:ilvl w:val="0"/>
          <w:numId w:val="5"/>
        </w:numPr>
      </w:pPr>
      <w:r>
        <w:t xml:space="preserve">Theratrak </w:t>
      </w:r>
      <w:r w:rsidR="00192921">
        <w:t>–</w:t>
      </w:r>
      <w:r>
        <w:t xml:space="preserve"> </w:t>
      </w:r>
      <w:r w:rsidR="00192921">
        <w:t xml:space="preserve">A </w:t>
      </w:r>
      <w:r w:rsidR="00192921" w:rsidRPr="00192921">
        <w:t>digital platform enabling allied health therapists to track participant progress in between face-to-face sessions.</w:t>
      </w:r>
    </w:p>
    <w:p w14:paraId="4CA991A9" w14:textId="77777777" w:rsidR="00274FA1" w:rsidRDefault="00274FA1" w:rsidP="00192921"/>
    <w:p w14:paraId="6FEF2C28" w14:textId="631AB770" w:rsidR="00192921" w:rsidRDefault="00EF1D7D" w:rsidP="00DF1F15">
      <w:pPr>
        <w:pStyle w:val="Heading3"/>
      </w:pPr>
      <w:bookmarkStart w:id="10" w:name="_Toc152320098"/>
      <w:r w:rsidRPr="00EF1D7D">
        <w:t>2.2.1</w:t>
      </w:r>
      <w:r>
        <w:t>.</w:t>
      </w:r>
      <w:r w:rsidRPr="00EF1D7D">
        <w:t xml:space="preserve"> </w:t>
      </w:r>
      <w:r w:rsidR="00192921" w:rsidRPr="00EF1D7D">
        <w:t>Quenza</w:t>
      </w:r>
      <w:bookmarkEnd w:id="10"/>
    </w:p>
    <w:p w14:paraId="1FB868D9" w14:textId="77777777" w:rsidR="00C02439" w:rsidRPr="00C02439" w:rsidRDefault="00C02439" w:rsidP="00C02439"/>
    <w:p w14:paraId="5E37DEA4" w14:textId="2065233B" w:rsidR="00274FA1" w:rsidRDefault="00192921" w:rsidP="00192921">
      <w:r w:rsidRPr="00192921">
        <w:t xml:space="preserve">Quenza is an application that allows professional practitioners (like therapists, coaches, counsellors, and social workers) to easily build beautiful ‘activities’, such as worksheets, exercises, psychoeducation, intake forms, reflection prompts, and surveys, and digitally share these with clients. These activities can be bundled into care pathways – timed series of engaging exercises that are shared with clients via email or as in-app notifications with automated reminders. </w:t>
      </w:r>
    </w:p>
    <w:p w14:paraId="5AB19C71" w14:textId="04F2A0F0" w:rsidR="00192921" w:rsidRDefault="00192921" w:rsidP="00192921">
      <w:pPr>
        <w:rPr>
          <w:rFonts w:ascii="Calibri" w:eastAsiaTheme="majorEastAsia" w:hAnsi="Calibri" w:cs="Calibri"/>
          <w:color w:val="2E74B5" w:themeColor="accent1" w:themeShade="BF"/>
          <w:szCs w:val="26"/>
        </w:rPr>
      </w:pPr>
      <w:r w:rsidRPr="00192921">
        <w:t xml:space="preserve">All client activity and results can be accessed through the client dashboard so the practitioner can monitor and stay on top of their clients’ progress. The main reason practitioners are working with </w:t>
      </w:r>
      <w:r w:rsidRPr="00192921">
        <w:lastRenderedPageBreak/>
        <w:t>Quenza is to keep clients engaged between sessions with custom homework exercises, reflections, meditations, and interventions. Other reasons include educating, onboarding, and assessing clients, evaluating their progress or the effectiveness of sessions, or simply to inspire them.</w:t>
      </w:r>
      <w:r w:rsidR="00274FA1">
        <w:t xml:space="preserve"> </w:t>
      </w:r>
      <w:r w:rsidRPr="00274FA1">
        <w:rPr>
          <w:rFonts w:ascii="Calibri" w:eastAsiaTheme="majorEastAsia" w:hAnsi="Calibri" w:cs="Calibri"/>
          <w:color w:val="2E74B5" w:themeColor="accent1" w:themeShade="BF"/>
          <w:szCs w:val="26"/>
        </w:rPr>
        <w:fldChar w:fldCharType="begin"/>
      </w:r>
      <w:r w:rsidRPr="00274FA1">
        <w:rPr>
          <w:rFonts w:ascii="Calibri" w:eastAsiaTheme="majorEastAsia" w:hAnsi="Calibri" w:cs="Calibri"/>
          <w:color w:val="2E74B5" w:themeColor="accent1" w:themeShade="BF"/>
          <w:szCs w:val="26"/>
        </w:rPr>
        <w:instrText xml:space="preserve"> ADDIN ZOTERO_ITEM CSL_CITATION {"citationID":"gKoVW5av","properties":{"formattedCitation":"(2)","plainCitation":"(2)","noteIndex":0},"citationItems":[{"id":92,"uris":["http://zotero.org/groups/5237466/items/5F8PNR38"],"itemData":{"id":92,"type":"webpage","abstract":"Digitally engage, assess, and educate your clients with Quenza.","language":"en","title":"Quenza - Apps on Google Play","URL":"https://play.google.com/store/apps/details?id=com.quenza.app&amp;hl=en","accessed":{"date-parts":[["2023",11,28]]}}}],"schema":"https://github.com/citation-style-language/schema/raw/master/csl-citation.json"} </w:instrText>
      </w:r>
      <w:r w:rsidRPr="00274FA1">
        <w:rPr>
          <w:rFonts w:ascii="Calibri" w:eastAsiaTheme="majorEastAsia" w:hAnsi="Calibri" w:cs="Calibri"/>
          <w:color w:val="2E74B5" w:themeColor="accent1" w:themeShade="BF"/>
          <w:szCs w:val="26"/>
        </w:rPr>
        <w:fldChar w:fldCharType="separate"/>
      </w:r>
      <w:r w:rsidRPr="00274FA1">
        <w:rPr>
          <w:rFonts w:ascii="Calibri" w:eastAsiaTheme="majorEastAsia" w:hAnsi="Calibri" w:cs="Calibri"/>
          <w:color w:val="2E74B5" w:themeColor="accent1" w:themeShade="BF"/>
          <w:szCs w:val="26"/>
        </w:rPr>
        <w:t>(2)</w:t>
      </w:r>
      <w:r w:rsidRPr="00274FA1">
        <w:rPr>
          <w:rFonts w:ascii="Calibri" w:eastAsiaTheme="majorEastAsia" w:hAnsi="Calibri" w:cs="Calibri"/>
          <w:color w:val="2E74B5" w:themeColor="accent1" w:themeShade="BF"/>
          <w:szCs w:val="26"/>
        </w:rPr>
        <w:fldChar w:fldCharType="end"/>
      </w:r>
    </w:p>
    <w:p w14:paraId="551D0620" w14:textId="77777777" w:rsidR="00274FA1" w:rsidRDefault="00274FA1" w:rsidP="00192921">
      <w:pPr>
        <w:rPr>
          <w:rFonts w:ascii="Calibri" w:eastAsiaTheme="majorEastAsia" w:hAnsi="Calibri" w:cs="Calibri"/>
          <w:color w:val="2E74B5" w:themeColor="accent1" w:themeShade="BF"/>
          <w:szCs w:val="26"/>
        </w:rPr>
      </w:pPr>
    </w:p>
    <w:p w14:paraId="7EF6ACA9" w14:textId="733F11D9" w:rsidR="00274FA1" w:rsidRDefault="00EF1D7D" w:rsidP="00DF1F15">
      <w:pPr>
        <w:pStyle w:val="Heading3"/>
      </w:pPr>
      <w:bookmarkStart w:id="11" w:name="_Toc152320099"/>
      <w:r w:rsidRPr="00EF1D7D">
        <w:t xml:space="preserve">2.2.2. </w:t>
      </w:r>
      <w:r w:rsidR="00274FA1" w:rsidRPr="00EF1D7D">
        <w:t>Daylio</w:t>
      </w:r>
      <w:bookmarkEnd w:id="11"/>
    </w:p>
    <w:p w14:paraId="5816A976" w14:textId="77777777" w:rsidR="00C02439" w:rsidRPr="00C02439" w:rsidRDefault="00C02439" w:rsidP="00C02439"/>
    <w:p w14:paraId="101BFE78" w14:textId="77777777" w:rsidR="00274FA1" w:rsidRDefault="00274FA1" w:rsidP="00274FA1">
      <w:r>
        <w:t>Daylio is a versatile micro-diary app designed to assist users in tracking various aspects of their lives effortlessly. Acting as a personal companion for goals such as fitness, mental health, nutrition, and gratitude, the app allows users to record daily activities and moods without the need for extensive typing. Its three guiding principles include promoting mindfulness for happiness and self-improvement, validating the impact of new habits, and providing a seamless, obstacle-free user experience.</w:t>
      </w:r>
    </w:p>
    <w:p w14:paraId="1CFDEFE7" w14:textId="77777777" w:rsidR="00274FA1" w:rsidRDefault="00274FA1" w:rsidP="00274FA1"/>
    <w:p w14:paraId="54E92E22" w14:textId="77777777" w:rsidR="00274FA1" w:rsidRDefault="00274FA1" w:rsidP="00274FA1">
      <w:r>
        <w:t>Functionality-wise, Daylio operates on a simple two-step entry process, enabling users to pick their mood, add activities, and include optional notes. The app then compiles this data into statistics and a calendar, facilitating a better understanding of daily habits. Users can review their entries through charts and calendars, sharing them with friends if desired. The app offers features such as a large icon database for personalized activities, customizable moods using emojis, and in-depth statistics on a weekly, monthly, or yearly basis.</w:t>
      </w:r>
    </w:p>
    <w:p w14:paraId="109BB78E" w14:textId="77777777" w:rsidR="00274FA1" w:rsidRDefault="00274FA1" w:rsidP="00274FA1"/>
    <w:p w14:paraId="613CD63B" w14:textId="519CB21E" w:rsidR="00274FA1" w:rsidRDefault="00274FA1" w:rsidP="00274FA1">
      <w:pPr>
        <w:rPr>
          <w:rFonts w:ascii="Calibri" w:eastAsiaTheme="majorEastAsia" w:hAnsi="Calibri" w:cs="Calibri"/>
          <w:color w:val="2E74B5" w:themeColor="accent1" w:themeShade="BF"/>
          <w:szCs w:val="26"/>
        </w:rPr>
      </w:pPr>
      <w:r>
        <w:t>Daylio encourages the development of reflection as a daily habit, helping users discover what brings them happiness. With customizable colour themes, dark mode, and the option to set reminders, the app strives to make journaling a seamless and enjoyable experience. Privacy and security are prioritized, with data stored locally on the user's phone and optional backups to private cloud storage. The app's commitment to transparency ensures that users maintain control over their data, and measures such as PIN lock and encrypted channels for backups contribute to a secure journaling environment.</w:t>
      </w:r>
      <w:r w:rsidR="00930394">
        <w:t xml:space="preserve"> </w:t>
      </w:r>
      <w:r w:rsidR="00930394" w:rsidRPr="00930394">
        <w:rPr>
          <w:rFonts w:ascii="Calibri" w:eastAsiaTheme="majorEastAsia" w:hAnsi="Calibri" w:cs="Calibri"/>
          <w:color w:val="2E74B5" w:themeColor="accent1" w:themeShade="BF"/>
          <w:szCs w:val="26"/>
        </w:rPr>
        <w:fldChar w:fldCharType="begin"/>
      </w:r>
      <w:r w:rsidR="00930394" w:rsidRPr="00930394">
        <w:rPr>
          <w:rFonts w:ascii="Calibri" w:eastAsiaTheme="majorEastAsia" w:hAnsi="Calibri" w:cs="Calibri"/>
          <w:color w:val="2E74B5" w:themeColor="accent1" w:themeShade="BF"/>
          <w:szCs w:val="26"/>
        </w:rPr>
        <w:instrText xml:space="preserve"> ADDIN ZOTERO_ITEM CSL_CITATION {"citationID":"Brev12ZP","properties":{"formattedCitation":"(3)","plainCitation":"(3)","noteIndex":0},"citationItems":[{"id":94,"uris":["http://zotero.org/groups/5237466/items/GGUDF3QD"],"itemData":{"id":94,"type":"webpage","title":"About - Daylio Knowledge Base","URL":"https://faq.daylio.net/category/23-about","accessed":{"date-parts":[["2023",11,28]]}}}],"schema":"https://github.com/citation-style-language/schema/raw/master/csl-citation.json"} </w:instrText>
      </w:r>
      <w:r w:rsidR="00930394" w:rsidRPr="00930394">
        <w:rPr>
          <w:rFonts w:ascii="Calibri" w:eastAsiaTheme="majorEastAsia" w:hAnsi="Calibri" w:cs="Calibri"/>
          <w:color w:val="2E74B5" w:themeColor="accent1" w:themeShade="BF"/>
          <w:szCs w:val="26"/>
        </w:rPr>
        <w:fldChar w:fldCharType="separate"/>
      </w:r>
      <w:r w:rsidR="00930394" w:rsidRPr="00930394">
        <w:rPr>
          <w:rFonts w:ascii="Calibri" w:eastAsiaTheme="majorEastAsia" w:hAnsi="Calibri" w:cs="Calibri"/>
          <w:color w:val="2E74B5" w:themeColor="accent1" w:themeShade="BF"/>
          <w:szCs w:val="26"/>
        </w:rPr>
        <w:t>(3)</w:t>
      </w:r>
      <w:r w:rsidR="00930394" w:rsidRPr="00930394">
        <w:rPr>
          <w:rFonts w:ascii="Calibri" w:eastAsiaTheme="majorEastAsia" w:hAnsi="Calibri" w:cs="Calibri"/>
          <w:color w:val="2E74B5" w:themeColor="accent1" w:themeShade="BF"/>
          <w:szCs w:val="26"/>
        </w:rPr>
        <w:fldChar w:fldCharType="end"/>
      </w:r>
    </w:p>
    <w:p w14:paraId="1C05884C" w14:textId="77777777" w:rsidR="00274FA1" w:rsidRDefault="00274FA1" w:rsidP="00192921">
      <w:pPr>
        <w:rPr>
          <w:rFonts w:ascii="Calibri" w:eastAsiaTheme="majorEastAsia" w:hAnsi="Calibri" w:cs="Calibri"/>
          <w:color w:val="2E74B5" w:themeColor="accent1" w:themeShade="BF"/>
          <w:szCs w:val="26"/>
        </w:rPr>
      </w:pPr>
    </w:p>
    <w:p w14:paraId="4ACDF410" w14:textId="7008A520" w:rsidR="00274FA1" w:rsidRDefault="00EF1D7D" w:rsidP="00DF1F15">
      <w:pPr>
        <w:pStyle w:val="Heading3"/>
      </w:pPr>
      <w:bookmarkStart w:id="12" w:name="_Toc152320100"/>
      <w:r w:rsidRPr="00EF1D7D">
        <w:t xml:space="preserve">2.2.3. </w:t>
      </w:r>
      <w:r w:rsidR="00274FA1" w:rsidRPr="00EF1D7D">
        <w:t>Moodnotes</w:t>
      </w:r>
      <w:bookmarkEnd w:id="12"/>
    </w:p>
    <w:p w14:paraId="7ACDE111" w14:textId="77777777" w:rsidR="00C02439" w:rsidRPr="00C02439" w:rsidRDefault="00C02439" w:rsidP="00C02439"/>
    <w:p w14:paraId="40AE0ACD" w14:textId="2200231E" w:rsidR="00274FA1" w:rsidRDefault="00274FA1" w:rsidP="00274FA1">
      <w:r>
        <w:t>Moodnotes is a user-friendly mood tracker and journaling app designed to capture and enhance user moods while promoting positive thinking habits. Developed by design experts and clinical psychologists, the app draws on the scientifically supported principles of cognitive behaviour therapy (CBT) and positive psychology to empower users in tracking their moods, identifying triggers, and fostering well-being.</w:t>
      </w:r>
    </w:p>
    <w:p w14:paraId="6B64A3BF" w14:textId="77777777" w:rsidR="00274FA1" w:rsidRDefault="00274FA1" w:rsidP="00274FA1"/>
    <w:p w14:paraId="6FE1240D" w14:textId="77777777" w:rsidR="00274FA1" w:rsidRDefault="00274FA1" w:rsidP="00274FA1">
      <w:r>
        <w:t xml:space="preserve">Key features of Moodnotes include the ability to track moods over time, automatic face scanning using the device camera, memory preservation through photos or images, and access to self-awareness articles crafted by mental health experts. The app facilitates the development of healthier thinking habits by educating users about common thinking traps and providing tools to </w:t>
      </w:r>
      <w:r>
        <w:lastRenderedPageBreak/>
        <w:t>avoid them. Additionally, Moodnotes aims to reduce anxiety, enhance well-being, and bring new, constructive perspectives to various situations.</w:t>
      </w:r>
    </w:p>
    <w:p w14:paraId="2B30EECD" w14:textId="77777777" w:rsidR="00274FA1" w:rsidRDefault="00274FA1" w:rsidP="00274FA1"/>
    <w:p w14:paraId="13D2027A" w14:textId="2E8E716C" w:rsidR="00274FA1" w:rsidRDefault="00274FA1" w:rsidP="00274FA1">
      <w:r>
        <w:t>Moodnotes Premium, available for members, unlocks additional features such as the ability to make unlimited entries per day, monitor personal statistics and mood insights, add notes to enrich entries, access the "Notable insights" section for a deeper understanding of moods, and discover more full-text articles for self-reflection.</w:t>
      </w:r>
      <w:r w:rsidR="00930394">
        <w:t xml:space="preserve"> </w:t>
      </w:r>
      <w:r w:rsidR="00930394" w:rsidRPr="00930394">
        <w:rPr>
          <w:rFonts w:ascii="Calibri" w:eastAsiaTheme="majorEastAsia" w:hAnsi="Calibri" w:cs="Calibri"/>
          <w:color w:val="2E74B5" w:themeColor="accent1" w:themeShade="BF"/>
          <w:szCs w:val="26"/>
        </w:rPr>
        <w:fldChar w:fldCharType="begin"/>
      </w:r>
      <w:r w:rsidR="00930394" w:rsidRPr="00930394">
        <w:rPr>
          <w:rFonts w:ascii="Calibri" w:eastAsiaTheme="majorEastAsia" w:hAnsi="Calibri" w:cs="Calibri"/>
          <w:color w:val="2E74B5" w:themeColor="accent1" w:themeShade="BF"/>
          <w:szCs w:val="26"/>
        </w:rPr>
        <w:instrText xml:space="preserve"> ADDIN ZOTERO_ITEM CSL_CITATION {"citationID":"Sp738I6C","properties":{"formattedCitation":"(4)","plainCitation":"(4)","noteIndex":0},"citationItems":[{"id":98,"uris":["http://zotero.org/groups/5237466/items/6ZFUJHEK"],"itemData":{"id":98,"type":"webpage","abstract":"‎Don’t let your mood affect your life. Take control over it!\n\nMeet Moodnotes - a super easy mood tracker &amp; journaling app to capture your mood and help you improve your thinking habits. Moodnotes empowers you to track your mood over time, avoid common thinking traps, and develop perspectives associat…","container-title":"App Store","language":"en-US","title":"‎Moodnotes - Mood Tracker","URL":"https://apps.apple.com/us/app/moodnotes-mood-tracker/id1019230398","accessed":{"date-parts":[["2023",11,28]]},"issued":{"date-parts":[["2021",8,23]]}}}],"schema":"https://github.com/citation-style-language/schema/raw/master/csl-citation.json"} </w:instrText>
      </w:r>
      <w:r w:rsidR="00930394" w:rsidRPr="00930394">
        <w:rPr>
          <w:rFonts w:ascii="Calibri" w:eastAsiaTheme="majorEastAsia" w:hAnsi="Calibri" w:cs="Calibri"/>
          <w:color w:val="2E74B5" w:themeColor="accent1" w:themeShade="BF"/>
          <w:szCs w:val="26"/>
        </w:rPr>
        <w:fldChar w:fldCharType="separate"/>
      </w:r>
      <w:r w:rsidR="00930394" w:rsidRPr="00930394">
        <w:rPr>
          <w:rFonts w:ascii="Calibri" w:eastAsiaTheme="majorEastAsia" w:hAnsi="Calibri" w:cs="Calibri"/>
          <w:color w:val="2E74B5" w:themeColor="accent1" w:themeShade="BF"/>
          <w:szCs w:val="26"/>
        </w:rPr>
        <w:t>(4)</w:t>
      </w:r>
      <w:r w:rsidR="00930394" w:rsidRPr="00930394">
        <w:rPr>
          <w:rFonts w:ascii="Calibri" w:eastAsiaTheme="majorEastAsia" w:hAnsi="Calibri" w:cs="Calibri"/>
          <w:color w:val="2E74B5" w:themeColor="accent1" w:themeShade="BF"/>
          <w:szCs w:val="26"/>
        </w:rPr>
        <w:fldChar w:fldCharType="end"/>
      </w:r>
    </w:p>
    <w:p w14:paraId="5C6511D0" w14:textId="77777777" w:rsidR="00274FA1" w:rsidRDefault="00274FA1" w:rsidP="00274FA1"/>
    <w:p w14:paraId="475146B9" w14:textId="37DC11C0" w:rsidR="00930394" w:rsidRDefault="00EF1D7D" w:rsidP="00DF1F15">
      <w:pPr>
        <w:pStyle w:val="Heading3"/>
      </w:pPr>
      <w:bookmarkStart w:id="13" w:name="_Toc152320101"/>
      <w:r>
        <w:t xml:space="preserve">2.2.4. </w:t>
      </w:r>
      <w:r w:rsidR="00274FA1" w:rsidRPr="00EF1D7D">
        <w:t>eMoods</w:t>
      </w:r>
      <w:bookmarkEnd w:id="13"/>
    </w:p>
    <w:p w14:paraId="05550222" w14:textId="77777777" w:rsidR="00C02439" w:rsidRPr="00C02439" w:rsidRDefault="00C02439" w:rsidP="00C02439"/>
    <w:p w14:paraId="1412FEA7" w14:textId="6CDC59D9" w:rsidR="00930394" w:rsidRDefault="00930394" w:rsidP="00930394">
      <w:r>
        <w:t>eMoods is a highly rated mood tracking app designed for individuals managing Bipolar, Anxiety, and Depression. The app prioritizes user privacy by exclusively storing data on the device and avoiding cloud storage or external connections without explicit consent. It facilitates easy tracking of daily mood variations, sleep patterns, medications, and other symptoms associated with mood disorders. Notably, eMoods allows users to track medication changes, providing insights for informed discussions with healthcare professionals.</w:t>
      </w:r>
    </w:p>
    <w:p w14:paraId="37BFFF2C" w14:textId="77777777" w:rsidR="00930394" w:rsidRDefault="00930394" w:rsidP="00930394"/>
    <w:p w14:paraId="5BACFECB" w14:textId="77777777" w:rsidR="00930394" w:rsidRDefault="00930394" w:rsidP="00930394">
      <w:r>
        <w:t>An essential feature of eMoods is its capacity to generate monthly PDF reports for users to share with their healthcare providers. This aids in communication and collaboration to identify triggers or events contributing to mood episodes or relapses. The app also includes in-app graphs and printable charts, enabling users to visualize trends and patterns for a deeper understanding of their symptoms between appointments. Customization options, such as adding emojis or language characters to medication names and free-form notes, enhance user flexibility.</w:t>
      </w:r>
    </w:p>
    <w:p w14:paraId="16B79A59" w14:textId="77777777" w:rsidR="00930394" w:rsidRDefault="00930394" w:rsidP="00930394"/>
    <w:p w14:paraId="32664321" w14:textId="268F9735" w:rsidR="00274FA1" w:rsidRDefault="00930394" w:rsidP="00930394">
      <w:r>
        <w:t xml:space="preserve">Privacy is a core focus, with eMoods ensuring that all logged information remains securely stored on the user's device. For those seeking additional functionalities, the optional Pro version offers features like tracking custom symptoms and storing multiple timestamped notes per day through auto-renewing subscriptions with transparent terms. The app's commitment to user satisfaction and flexibility is evident in its clear subscription model, allowing users to cancel at any time. In summary, eMoods serves as a comprehensive and privacy-conscious tool for effective mood tracking and management. </w:t>
      </w:r>
      <w:r w:rsidRPr="00930394">
        <w:rPr>
          <w:rFonts w:ascii="Calibri" w:eastAsiaTheme="majorEastAsia" w:hAnsi="Calibri" w:cs="Calibri"/>
          <w:color w:val="2E74B5" w:themeColor="accent1" w:themeShade="BF"/>
          <w:szCs w:val="26"/>
        </w:rPr>
        <w:fldChar w:fldCharType="begin"/>
      </w:r>
      <w:r w:rsidRPr="00930394">
        <w:rPr>
          <w:rFonts w:ascii="Calibri" w:eastAsiaTheme="majorEastAsia" w:hAnsi="Calibri" w:cs="Calibri"/>
          <w:color w:val="2E74B5" w:themeColor="accent1" w:themeShade="BF"/>
          <w:szCs w:val="26"/>
        </w:rPr>
        <w:instrText xml:space="preserve"> ADDIN ZOTERO_ITEM CSL_CITATION {"citationID":"APB9YqOv","properties":{"formattedCitation":"(5)","plainCitation":"(5)","noteIndex":0},"citationItems":[{"id":96,"uris":["http://zotero.org/groups/5237466/items/XZHIBQ74"],"itemData":{"id":96,"type":"webpage","abstract":"‎~~~ EASY &amp; PRIVATE MOOD TRACKER ~~~\n\nYour privacy matters! eMoods never stores any of your data in the cloud or connects to any APIs. No data leaves your phone without your explicit action.\n\neMoods is a mood tracking and charting journal perfect for logging Bipolar I, Bipolar II, Depression, Anxiety…","container-title":"App Store","language":"en-US","title":"‎eMoods Bipolar Mood Tracker","URL":"https://apps.apple.com/us/app/emoods-bipolar-mood-tracker/id1184456130","accessed":{"date-parts":[["2023",11,28]]},"issued":{"date-parts":[["2023",5,30]]}}}],"schema":"https://github.com/citation-style-language/schema/raw/master/csl-citation.json"} </w:instrText>
      </w:r>
      <w:r w:rsidRPr="00930394">
        <w:rPr>
          <w:rFonts w:ascii="Calibri" w:eastAsiaTheme="majorEastAsia" w:hAnsi="Calibri" w:cs="Calibri"/>
          <w:color w:val="2E74B5" w:themeColor="accent1" w:themeShade="BF"/>
          <w:szCs w:val="26"/>
        </w:rPr>
        <w:fldChar w:fldCharType="separate"/>
      </w:r>
      <w:r w:rsidRPr="00930394">
        <w:rPr>
          <w:rFonts w:ascii="Calibri" w:eastAsiaTheme="majorEastAsia" w:hAnsi="Calibri" w:cs="Calibri"/>
          <w:color w:val="2E74B5" w:themeColor="accent1" w:themeShade="BF"/>
          <w:szCs w:val="26"/>
        </w:rPr>
        <w:t>(5)</w:t>
      </w:r>
      <w:r w:rsidRPr="00930394">
        <w:rPr>
          <w:rFonts w:ascii="Calibri" w:eastAsiaTheme="majorEastAsia" w:hAnsi="Calibri" w:cs="Calibri"/>
          <w:color w:val="2E74B5" w:themeColor="accent1" w:themeShade="BF"/>
          <w:szCs w:val="26"/>
        </w:rPr>
        <w:fldChar w:fldCharType="end"/>
      </w:r>
    </w:p>
    <w:p w14:paraId="7929C1B3" w14:textId="77777777" w:rsidR="00930394" w:rsidRDefault="00930394" w:rsidP="00930394"/>
    <w:p w14:paraId="54926B49" w14:textId="390D8101" w:rsidR="00930394" w:rsidRDefault="00EF1D7D" w:rsidP="00DF1F15">
      <w:pPr>
        <w:pStyle w:val="Heading3"/>
      </w:pPr>
      <w:bookmarkStart w:id="14" w:name="_Toc152320102"/>
      <w:r>
        <w:t xml:space="preserve">2.2.5. </w:t>
      </w:r>
      <w:r w:rsidR="00930394" w:rsidRPr="00EF1D7D">
        <w:t>Theratrak</w:t>
      </w:r>
      <w:bookmarkEnd w:id="14"/>
    </w:p>
    <w:p w14:paraId="024926DC" w14:textId="77777777" w:rsidR="00C02439" w:rsidRPr="00C02439" w:rsidRDefault="00C02439" w:rsidP="00C02439"/>
    <w:p w14:paraId="460C8984" w14:textId="02321425" w:rsidR="00930394" w:rsidRDefault="00930394" w:rsidP="00930394">
      <w:r>
        <w:t>Theratrak is a mobile app that allows occupational therapists to capture meaningful information from therapy sessions and create customised home programs for children. Therapists have access to a database of therapeutic activity scaffolds which they can easily access within a therapy session. Therapists then attach photos and videos to create highly personal home programs, individual to each client’s needs. This allows the therapist to grade the activities to the child’s abilities and give specific verbal and written notes about task completion.</w:t>
      </w:r>
    </w:p>
    <w:p w14:paraId="6A04764D" w14:textId="77777777" w:rsidR="00930394" w:rsidRDefault="00930394" w:rsidP="00930394"/>
    <w:p w14:paraId="1B7E4B81" w14:textId="51DAF1D3" w:rsidR="00930394" w:rsidRDefault="00930394" w:rsidP="00192921">
      <w:pPr>
        <w:rPr>
          <w:rFonts w:ascii="Calibri" w:eastAsiaTheme="majorEastAsia" w:hAnsi="Calibri" w:cs="Calibri"/>
          <w:color w:val="2E74B5" w:themeColor="accent1" w:themeShade="BF"/>
          <w:szCs w:val="26"/>
        </w:rPr>
      </w:pPr>
      <w:r>
        <w:t xml:space="preserve">Therapists can use this tool concurrently with therapy sessions, helping to reduce the amount of lost paperwork or forgotten material. Theratrak gives the patient digital access to the home program the therapist prescribes, so that they continue with their treatment, better informed about their program, enabling them to take charge of their health. </w:t>
      </w:r>
      <w:r w:rsidRPr="00541195">
        <w:rPr>
          <w:rFonts w:ascii="Calibri" w:eastAsiaTheme="majorEastAsia" w:hAnsi="Calibri" w:cs="Calibri"/>
          <w:color w:val="2E74B5" w:themeColor="accent1" w:themeShade="BF"/>
          <w:szCs w:val="26"/>
        </w:rPr>
        <w:fldChar w:fldCharType="begin"/>
      </w:r>
      <w:r w:rsidR="00541195" w:rsidRPr="00541195">
        <w:rPr>
          <w:rFonts w:ascii="Calibri" w:eastAsiaTheme="majorEastAsia" w:hAnsi="Calibri" w:cs="Calibri"/>
          <w:color w:val="2E74B5" w:themeColor="accent1" w:themeShade="BF"/>
          <w:szCs w:val="26"/>
        </w:rPr>
        <w:instrText xml:space="preserve"> ADDIN ZOTERO_ITEM CSL_CITATION {"citationID":"MPfd7DCR","properties":{"formattedCitation":"(6)","plainCitation":"(6)","noteIndex":0},"citationItems":[{"id":100,"uris":["http://zotero.org/groups/5237466/items/H89M8XIZ"],"itemData":{"id":100,"type":"webpage","abstract":"Custom therapy prescriptions","language":"en-IE","title":"Theratrak – Apps on Google Play","URL":"https://play.google.com/store/apps/details?id=co.theratrak.Theratrak&amp;hl=en_IE","accessed":{"date-parts":[["2023",11,28]]}}}],"schema":"https://github.com/citation-style-language/schema/raw/master/csl-citation.json"} </w:instrText>
      </w:r>
      <w:r w:rsidRPr="00541195">
        <w:rPr>
          <w:rFonts w:ascii="Calibri" w:eastAsiaTheme="majorEastAsia" w:hAnsi="Calibri" w:cs="Calibri"/>
          <w:color w:val="2E74B5" w:themeColor="accent1" w:themeShade="BF"/>
          <w:szCs w:val="26"/>
        </w:rPr>
        <w:fldChar w:fldCharType="separate"/>
      </w:r>
      <w:r w:rsidR="00541195" w:rsidRPr="00541195">
        <w:rPr>
          <w:rFonts w:ascii="Calibri" w:eastAsiaTheme="majorEastAsia" w:hAnsi="Calibri" w:cs="Calibri"/>
          <w:color w:val="2E74B5" w:themeColor="accent1" w:themeShade="BF"/>
          <w:szCs w:val="26"/>
        </w:rPr>
        <w:t>(6)</w:t>
      </w:r>
      <w:r w:rsidRPr="00541195">
        <w:rPr>
          <w:rFonts w:ascii="Calibri" w:eastAsiaTheme="majorEastAsia" w:hAnsi="Calibri" w:cs="Calibri"/>
          <w:color w:val="2E74B5" w:themeColor="accent1" w:themeShade="BF"/>
          <w:szCs w:val="26"/>
        </w:rPr>
        <w:fldChar w:fldCharType="end"/>
      </w:r>
    </w:p>
    <w:p w14:paraId="67DCF7E0" w14:textId="77777777" w:rsidR="00C02439" w:rsidRDefault="00C02439" w:rsidP="00192921"/>
    <w:p w14:paraId="31D53AF9" w14:textId="4370C008" w:rsidR="009B697E" w:rsidRDefault="009B697E" w:rsidP="009B697E">
      <w:pPr>
        <w:pStyle w:val="Heading2"/>
      </w:pPr>
      <w:bookmarkStart w:id="15" w:name="_Toc152320103"/>
      <w:r>
        <w:t xml:space="preserve">2.3. </w:t>
      </w:r>
      <w:r w:rsidR="00604B8B">
        <w:t xml:space="preserve">Technologies </w:t>
      </w:r>
      <w:r w:rsidR="00EF1D7D">
        <w:t>Researched &amp; Selection</w:t>
      </w:r>
      <w:bookmarkEnd w:id="15"/>
    </w:p>
    <w:p w14:paraId="05FE58E9" w14:textId="77777777" w:rsidR="00EF1D7D" w:rsidRDefault="00EF1D7D" w:rsidP="00EF1D7D"/>
    <w:p w14:paraId="30717574" w14:textId="245FA8F1" w:rsidR="00EF1D7D" w:rsidRDefault="00EF1D7D" w:rsidP="00383043">
      <w:pPr>
        <w:pStyle w:val="Heading3"/>
      </w:pPr>
      <w:bookmarkStart w:id="16" w:name="_Toc152320104"/>
      <w:r>
        <w:t>2.3.1 Operating Systems</w:t>
      </w:r>
      <w:bookmarkEnd w:id="16"/>
    </w:p>
    <w:p w14:paraId="65699CFD" w14:textId="77777777" w:rsidR="00EF1D7D" w:rsidRDefault="00EF1D7D" w:rsidP="00EF1D7D"/>
    <w:p w14:paraId="4EA1089E" w14:textId="330D2672" w:rsidR="00F904AF" w:rsidRDefault="00F904AF" w:rsidP="00EF1D7D">
      <w:r>
        <w:t>In this section we will look at various operating systems that could be suitable as platforms for the application. A strong understanding of the target audience in terms of demographics and operating system popularity will weigh heavily in the operating system selection decision making process. Other factors that will need to be considered are the type of application we are developing, hardware considerations, development tools and testing strategies.</w:t>
      </w:r>
    </w:p>
    <w:p w14:paraId="4FED9701" w14:textId="77777777" w:rsidR="00F904AF" w:rsidRPr="00EF1D7D" w:rsidRDefault="00F904AF" w:rsidP="00EF1D7D"/>
    <w:p w14:paraId="3145A582" w14:textId="23E35031" w:rsidR="00C02439" w:rsidRDefault="00EF1D7D" w:rsidP="00383043">
      <w:pPr>
        <w:pStyle w:val="Heading4"/>
      </w:pPr>
      <w:r>
        <w:t>2.3.1.1 Android</w:t>
      </w:r>
    </w:p>
    <w:p w14:paraId="58B8061D" w14:textId="77777777" w:rsidR="00C02439" w:rsidRPr="00C02439" w:rsidRDefault="00C02439" w:rsidP="00C02439"/>
    <w:p w14:paraId="0A327828" w14:textId="5CD71864" w:rsidR="00C02439" w:rsidRDefault="00C02439" w:rsidP="00C02439">
      <w:r w:rsidRPr="00C02439">
        <w:t>Android is an open-source operating system developed by Google, widely used for mobile devices such as smartphones and tablets. Known for its versatility and robust app ecosystem, Android provides a user-friendly interface and serves as the foundation for a diverse range of electronic devices.</w:t>
      </w:r>
    </w:p>
    <w:p w14:paraId="02A46A1A" w14:textId="77777777" w:rsidR="00C02439" w:rsidRPr="00C02439" w:rsidRDefault="00C02439" w:rsidP="00C02439"/>
    <w:p w14:paraId="054D0044" w14:textId="3B8C2D1E" w:rsidR="00EF1D7D" w:rsidRDefault="00C02439" w:rsidP="00EF1D7D">
      <w:r w:rsidRPr="00C02439">
        <w:t xml:space="preserve">In choosing Android as one of the operating systems for </w:t>
      </w:r>
      <w:r>
        <w:t>MyTherapyPal</w:t>
      </w:r>
      <w:r w:rsidRPr="00C02439">
        <w:t xml:space="preserve">, I prioritize its widespread adoption and extensive user base. Android's global prominence ensures that </w:t>
      </w:r>
      <w:r>
        <w:t>the</w:t>
      </w:r>
      <w:r w:rsidRPr="00C02439">
        <w:t xml:space="preserve"> app has the potential to reach millions of users. The decision to incorporate Android aligns with a broader strategy of catering to diverse user preferences</w:t>
      </w:r>
      <w:r>
        <w:t>, and</w:t>
      </w:r>
      <w:r w:rsidRPr="00C02439">
        <w:t xml:space="preserve"> by leveraging Flutter's cross-platform capabilities, the app is poised to deliver a consistent and high quality experience across multiple operating systems. This approach not only maximizes the app's accessibility but also underscores its adaptability in a multi-platform landscape.</w:t>
      </w:r>
      <w:r w:rsidR="00650F16">
        <w:t xml:space="preserve"> </w:t>
      </w:r>
      <w:r w:rsidR="00650F16">
        <w:fldChar w:fldCharType="begin"/>
      </w:r>
      <w:r w:rsidR="00650F16">
        <w:instrText xml:space="preserve"> ADDIN ZOTERO_ITEM CSL_CITATION {"citationID":"g30gTRxU","properties":{"formattedCitation":"(7)","plainCitation":"(7)","noteIndex":0},"citationItems":[{"id":122,"uris":["http://zotero.org/groups/5237466/items/E22BSTLS"],"itemData":{"id":122,"type":"webpage","abstract":"Android, operating system for cellular telephones and tablet computers that was debuted by Google in 2007. In 2012 Android became the most popular operating system for mobile devices, surpassing Apple’s iOS, and as of 2020 about 75 percent of mobile devices run Android.","language":"en","title":"Android | Definition, History, &amp; Facts | Britannica","URL":"https://www.britannica.com/technology/Android-operating-system","accessed":{"date-parts":[["2023",11,30]]},"issued":{"date-parts":[["2023",11,28]]}}}],"schema":"https://github.com/citation-style-language/schema/raw/master/csl-citation.json"} </w:instrText>
      </w:r>
      <w:r w:rsidR="00650F16">
        <w:fldChar w:fldCharType="separate"/>
      </w:r>
      <w:r w:rsidR="00650F16" w:rsidRPr="00650F16">
        <w:rPr>
          <w:rFonts w:ascii="Calibri" w:hAnsi="Calibri" w:cs="Calibri"/>
        </w:rPr>
        <w:t>(7)</w:t>
      </w:r>
      <w:r w:rsidR="00650F16">
        <w:fldChar w:fldCharType="end"/>
      </w:r>
    </w:p>
    <w:p w14:paraId="06FB6443" w14:textId="77777777" w:rsidR="00C02439" w:rsidRPr="00EF1D7D" w:rsidRDefault="00C02439" w:rsidP="00EF1D7D"/>
    <w:p w14:paraId="7A07C974" w14:textId="2E175113" w:rsidR="00EF1D7D" w:rsidRDefault="00EF1D7D" w:rsidP="00383043">
      <w:pPr>
        <w:pStyle w:val="Heading4"/>
      </w:pPr>
      <w:r>
        <w:t>2.3.1.2 iOS</w:t>
      </w:r>
    </w:p>
    <w:p w14:paraId="5A838C73" w14:textId="77777777" w:rsidR="00EF1D7D" w:rsidRDefault="00EF1D7D" w:rsidP="00EF1D7D"/>
    <w:p w14:paraId="3ADCB0D3" w14:textId="77777777" w:rsidR="00513779" w:rsidRDefault="00513779" w:rsidP="00513779">
      <w:r>
        <w:t>iOS is a mobile operating system developed by Apple Inc. It is the foundation that powers Apple's mobile devices, including iPhones, iPads, and iPod Touches. iOS is known for its user-friendly interface, security features, and seamless integration with other Apple products and services.</w:t>
      </w:r>
    </w:p>
    <w:p w14:paraId="3F7859F5" w14:textId="77777777" w:rsidR="00513779" w:rsidRDefault="00513779" w:rsidP="00513779"/>
    <w:p w14:paraId="4AC4F40D" w14:textId="34E5AB6A" w:rsidR="00513779" w:rsidRDefault="00513779" w:rsidP="00513779">
      <w:r>
        <w:t xml:space="preserve">MyTherapyPal, being a healthcare-related application, could benefit from developing a version for iOS due to several reasons. Firstly, iOS has a reputation for providing a secure and controlled </w:t>
      </w:r>
      <w:r>
        <w:lastRenderedPageBreak/>
        <w:t>environment, ensuring the protection of sensitive health data. This aligns well with the privacy and confidentiality requirements often associated with healthcare applications. Apple's App Store is a well-established platform with a large user base. By releasing a version of MyTherapyPal on iOS, we gain access to a significant market share and potential users who prefer or exclusively use Apple devices. iOS devices are also known for their consistent hardware and software ecosystem. This uniformity makes it easier for developers to create and optimize applications for a standardized set of devices, resulting in a smoother and more reliable user experience.</w:t>
      </w:r>
      <w:r w:rsidR="00650F16">
        <w:t xml:space="preserve"> </w:t>
      </w:r>
      <w:r w:rsidR="00650F16">
        <w:fldChar w:fldCharType="begin"/>
      </w:r>
      <w:r w:rsidR="00650F16">
        <w:instrText xml:space="preserve"> ADDIN ZOTERO_ITEM CSL_CITATION {"citationID":"4bmZE5GC","properties":{"formattedCitation":"(8)","plainCitation":"(8)","noteIndex":0},"citationItems":[{"id":120,"uris":["http://zotero.org/groups/5237466/items/S7QSR8EZ"],"itemData":{"id":120,"type":"webpage","abstract":"IOS, multiplatform operating system (OS) created and developed by Apple Inc. for its iPhone. The platform formerly also supported the company’s iPad (until 2019) and iPod Touch (until 2022) devices. The software is based on Mac OS X (after 2016, macOS), which Apple has used since 2001 to power its","language":"en","title":"IOS | Apple, Updates, Software, &amp; Origin | Britannica","URL":"https://www.britannica.com/topic/iOS","accessed":{"date-parts":[["2023",11,30]]},"issued":{"date-parts":[["2023",11,15]]}}}],"schema":"https://github.com/citation-style-language/schema/raw/master/csl-citation.json"} </w:instrText>
      </w:r>
      <w:r w:rsidR="00650F16">
        <w:fldChar w:fldCharType="separate"/>
      </w:r>
      <w:r w:rsidR="00650F16" w:rsidRPr="00650F16">
        <w:rPr>
          <w:rFonts w:ascii="Calibri" w:hAnsi="Calibri" w:cs="Calibri"/>
        </w:rPr>
        <w:t>(8)</w:t>
      </w:r>
      <w:r w:rsidR="00650F16">
        <w:fldChar w:fldCharType="end"/>
      </w:r>
    </w:p>
    <w:p w14:paraId="7E28C1CE" w14:textId="77777777" w:rsidR="00B81FE0" w:rsidRPr="00EF1D7D" w:rsidRDefault="00B81FE0" w:rsidP="00EF1D7D"/>
    <w:p w14:paraId="174B3164" w14:textId="75F82730" w:rsidR="00EF1D7D" w:rsidRDefault="00EF1D7D" w:rsidP="00383043">
      <w:pPr>
        <w:pStyle w:val="Heading4"/>
      </w:pPr>
      <w:r>
        <w:t>2.3.1.3 Windows</w:t>
      </w:r>
    </w:p>
    <w:p w14:paraId="13EB5D00" w14:textId="77777777" w:rsidR="00EF1D7D" w:rsidRDefault="00EF1D7D" w:rsidP="00EF1D7D"/>
    <w:p w14:paraId="64697DFC" w14:textId="44647FA2" w:rsidR="00650F16" w:rsidRDefault="00650F16" w:rsidP="00650F16">
      <w:r>
        <w:t>Windows is a family of operating systems developed by Microsoft. It is one of the most widely used operating systems for personal computers, ranging from desktops and laptops to tablets and hybrid devices. Windows provides a graphical user interface and supports a wide range of software applications. Developing a version of MyTherapyPal for the Windows platform can be a strategic decision for several reasons. Firstly, Windows has a significant market share in the personal computing space. By targeting this platform, you can reach a diverse user base that includes individuals using various types of Windows-powered devices. Windows is commonly used in professional and enterprise environments. This presents an opportunity for MyTherapyPal to cater to healthcare professionals, clinics, or organizations that rely on Windows-based systems for their daily operations. Compatibility with Windows can facilitate the integration of MyTherapyPal into existing healthcare workflows.</w:t>
      </w:r>
      <w:r w:rsidR="00DD79CA">
        <w:t xml:space="preserve"> </w:t>
      </w:r>
      <w:r w:rsidR="00DD79CA">
        <w:fldChar w:fldCharType="begin"/>
      </w:r>
      <w:r w:rsidR="00DD79CA">
        <w:instrText xml:space="preserve"> ADDIN ZOTERO_ITEM CSL_CITATION {"citationID":"PTgQ1hvo","properties":{"formattedCitation":"(9)","plainCitation":"(9)","noteIndex":0},"citationItems":[{"id":124,"uris":["http://zotero.org/groups/5237466/items/54MLLNU3"],"itemData":{"id":124,"type":"webpage","abstract":"Computer dictionary definition of what Windows means, including related links, information, and terms.","language":"en","title":"What is Windows?","URL":"https://www.computerhope.com/jargon/w/windows.htm","accessed":{"date-parts":[["2023",11,30]]}}}],"schema":"https://github.com/citation-style-language/schema/raw/master/csl-citation.json"} </w:instrText>
      </w:r>
      <w:r w:rsidR="00DD79CA">
        <w:fldChar w:fldCharType="separate"/>
      </w:r>
      <w:r w:rsidR="00DD79CA" w:rsidRPr="00DD79CA">
        <w:rPr>
          <w:rFonts w:ascii="Calibri" w:hAnsi="Calibri" w:cs="Calibri"/>
        </w:rPr>
        <w:t>(9)</w:t>
      </w:r>
      <w:r w:rsidR="00DD79CA">
        <w:fldChar w:fldCharType="end"/>
      </w:r>
    </w:p>
    <w:p w14:paraId="23DBAA5B" w14:textId="77777777" w:rsidR="00650F16" w:rsidRPr="00EF1D7D" w:rsidRDefault="00650F16" w:rsidP="00650F16"/>
    <w:p w14:paraId="5BBF5B2E" w14:textId="7874115D" w:rsidR="00EF1D7D" w:rsidRDefault="00EF1D7D" w:rsidP="00383043">
      <w:pPr>
        <w:pStyle w:val="Heading4"/>
      </w:pPr>
      <w:r>
        <w:t>2.3.1.4 MacOS</w:t>
      </w:r>
    </w:p>
    <w:p w14:paraId="1B1C6D7F" w14:textId="77777777" w:rsidR="00EF1D7D" w:rsidRDefault="00EF1D7D" w:rsidP="00EF1D7D"/>
    <w:p w14:paraId="417BE529" w14:textId="746710F5" w:rsidR="00650F16" w:rsidRDefault="00650F16" w:rsidP="00EF1D7D">
      <w:r w:rsidRPr="00650F16">
        <w:t>MacOS</w:t>
      </w:r>
      <w:r w:rsidR="00B078E5">
        <w:t xml:space="preserve">, formerly </w:t>
      </w:r>
      <w:r w:rsidR="00DD79CA">
        <w:t>OS x</w:t>
      </w:r>
      <w:r w:rsidR="00B078E5">
        <w:t>,</w:t>
      </w:r>
      <w:r w:rsidRPr="00650F16">
        <w:t xml:space="preserve"> is an operating system developed by Apple Inc. for its line of Macintosh computers. It's built on a Unix-based foundation, providing a stable and secure environment for users. </w:t>
      </w:r>
      <w:r>
        <w:t>M</w:t>
      </w:r>
      <w:r w:rsidRPr="00650F16">
        <w:t>acOS offers a user-friendly interface, advanced graphics capabilities, and seamless integration with other Apple devices and services.</w:t>
      </w:r>
      <w:r>
        <w:t xml:space="preserve"> While MacOS would have a significantly smaller market share over Windows, it is still the second most popular desktop operating system globally. Since we are using flutter, it makes it a very simple process to compile for this operating system too so the decision to include MacOS as a platform was an easy one.</w:t>
      </w:r>
      <w:r w:rsidR="00DD79CA">
        <w:t xml:space="preserve"> </w:t>
      </w:r>
      <w:r w:rsidR="00DD79CA">
        <w:fldChar w:fldCharType="begin"/>
      </w:r>
      <w:r w:rsidR="00DD79CA">
        <w:instrText xml:space="preserve"> ADDIN ZOTERO_ITEM CSL_CITATION {"citationID":"zPlqYopL","properties":{"formattedCitation":"(10)","plainCitation":"(10)","noteIndex":0},"citationItems":[{"id":126,"uris":["http://zotero.org/groups/5237466/items/L7QF22WT"],"itemData":{"id":126,"type":"webpage","abstract":"Microsoft's Windows was the dominant desktop operating system (OS) worldwide as of July 2023, with a market share of around 70 percent.","container-title":"Statista","language":"en","title":"Desktop operating system market share 2013-2023","URL":"https://www.statista.com/statistics/218089/global-market-share-of-windows-7/","accessed":{"date-parts":[["2023",11,30]]}}}],"schema":"https://github.com/citation-style-language/schema/raw/master/csl-citation.json"} </w:instrText>
      </w:r>
      <w:r w:rsidR="00DD79CA">
        <w:fldChar w:fldCharType="separate"/>
      </w:r>
      <w:r w:rsidR="00DD79CA" w:rsidRPr="00DD79CA">
        <w:rPr>
          <w:rFonts w:ascii="Calibri" w:hAnsi="Calibri" w:cs="Calibri"/>
        </w:rPr>
        <w:t>(10)</w:t>
      </w:r>
      <w:r w:rsidR="00DD79CA">
        <w:fldChar w:fldCharType="end"/>
      </w:r>
    </w:p>
    <w:p w14:paraId="5FFE28D2" w14:textId="77777777" w:rsidR="00DD79CA" w:rsidRDefault="00DD79CA" w:rsidP="00EF1D7D"/>
    <w:p w14:paraId="7842F8ED" w14:textId="77777777" w:rsidR="00DD79CA" w:rsidRDefault="00DD79CA" w:rsidP="00DD79CA">
      <w:pPr>
        <w:keepNext/>
      </w:pPr>
      <w:r>
        <w:rPr>
          <w:noProof/>
        </w:rPr>
        <w:lastRenderedPageBreak/>
        <w:drawing>
          <wp:inline distT="0" distB="0" distL="0" distR="0" wp14:anchorId="2A100BFF" wp14:editId="508BE90B">
            <wp:extent cx="5731510" cy="3223895"/>
            <wp:effectExtent l="0" t="0" r="2540" b="0"/>
            <wp:docPr id="1570164610" name="Picture 1"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164610" name="Picture 1" descr="A graph of a number of people&#10;&#10;Description automatically generated with medium confidence"/>
                    <pic:cNvPicPr/>
                  </pic:nvPicPr>
                  <pic:blipFill>
                    <a:blip r:embed="rId11"/>
                    <a:stretch>
                      <a:fillRect/>
                    </a:stretch>
                  </pic:blipFill>
                  <pic:spPr>
                    <a:xfrm>
                      <a:off x="0" y="0"/>
                      <a:ext cx="5731510" cy="3223895"/>
                    </a:xfrm>
                    <a:prstGeom prst="rect">
                      <a:avLst/>
                    </a:prstGeom>
                  </pic:spPr>
                </pic:pic>
              </a:graphicData>
            </a:graphic>
          </wp:inline>
        </w:drawing>
      </w:r>
    </w:p>
    <w:p w14:paraId="735FC41D" w14:textId="1E12267D" w:rsidR="00DD79CA" w:rsidRPr="00DD79CA" w:rsidRDefault="00DD79CA" w:rsidP="00DD79CA">
      <w:pPr>
        <w:pStyle w:val="Caption"/>
        <w:jc w:val="center"/>
      </w:pPr>
      <w:bookmarkStart w:id="17" w:name="_Toc152250578"/>
      <w:r>
        <w:t xml:space="preserve">Figure </w:t>
      </w:r>
      <w:r w:rsidR="00000000">
        <w:fldChar w:fldCharType="begin"/>
      </w:r>
      <w:r w:rsidR="00000000">
        <w:instrText xml:space="preserve"> SEQ Figure \* ARABIC </w:instrText>
      </w:r>
      <w:r w:rsidR="00000000">
        <w:fldChar w:fldCharType="separate"/>
      </w:r>
      <w:r w:rsidR="006150FF">
        <w:rPr>
          <w:noProof/>
        </w:rPr>
        <w:t>1</w:t>
      </w:r>
      <w:r w:rsidR="00000000">
        <w:rPr>
          <w:noProof/>
        </w:rPr>
        <w:fldChar w:fldCharType="end"/>
      </w:r>
      <w:r>
        <w:t xml:space="preserve"> - Desktop Operating System Market Share Worldwide </w:t>
      </w:r>
      <w:r>
        <w:fldChar w:fldCharType="begin"/>
      </w:r>
      <w:r>
        <w:instrText xml:space="preserve"> ADDIN ZOTERO_ITEM CSL_CITATION {"citationID":"esmuAnmN","properties":{"formattedCitation":"(11)","plainCitation":"(11)","noteIndex":0},"citationItems":[{"id":128,"uris":["http://zotero.org/groups/5237466/items/N8EH79GA"],"itemData":{"id":128,"type":"webpage","abstract":"This graph shows the market share of desktop operating systems worldwide based on over 5 billion monthly page views.","container-title":"StatCounter Global Stats","language":"en","title":"Desktop Operating System Market Share Worldwide","URL":"https://gs.statcounter.com/os-market-share/desktop/worldwide","accessed":{"date-parts":[["2023",11,30]]}},"label":"page"}],"schema":"https://github.com/citation-style-language/schema/raw/master/csl-citation.json"} </w:instrText>
      </w:r>
      <w:r>
        <w:fldChar w:fldCharType="separate"/>
      </w:r>
      <w:r w:rsidRPr="00DD79CA">
        <w:rPr>
          <w:rFonts w:ascii="Calibri" w:hAnsi="Calibri" w:cs="Calibri"/>
        </w:rPr>
        <w:t>(11)</w:t>
      </w:r>
      <w:bookmarkEnd w:id="17"/>
      <w:r>
        <w:fldChar w:fldCharType="end"/>
      </w:r>
    </w:p>
    <w:p w14:paraId="6F65255E" w14:textId="77777777" w:rsidR="00650F16" w:rsidRPr="00EF1D7D" w:rsidRDefault="00650F16" w:rsidP="00EF1D7D"/>
    <w:p w14:paraId="64F0556B" w14:textId="23D86AE2" w:rsidR="00EF1D7D" w:rsidRDefault="00EF1D7D" w:rsidP="00383043">
      <w:pPr>
        <w:pStyle w:val="Heading3"/>
      </w:pPr>
      <w:bookmarkStart w:id="18" w:name="_Toc152320105"/>
      <w:r>
        <w:t>2.3.2 Databases</w:t>
      </w:r>
      <w:bookmarkEnd w:id="18"/>
    </w:p>
    <w:p w14:paraId="4579CE39" w14:textId="77777777" w:rsidR="00EF1D7D" w:rsidRPr="00EF1D7D" w:rsidRDefault="00EF1D7D" w:rsidP="00EF1D7D"/>
    <w:p w14:paraId="6A27B3BD" w14:textId="4FEB101A" w:rsidR="00EF1D7D" w:rsidRDefault="00EF1D7D" w:rsidP="00383043">
      <w:pPr>
        <w:pStyle w:val="Heading4"/>
      </w:pPr>
      <w:r>
        <w:t>2.3.2.1 Firebase Cloud Firestore</w:t>
      </w:r>
    </w:p>
    <w:p w14:paraId="73316547" w14:textId="77777777" w:rsidR="00524C46" w:rsidRDefault="00524C46" w:rsidP="00524C46"/>
    <w:p w14:paraId="580452AF" w14:textId="526363C8" w:rsidR="00574FB6" w:rsidRDefault="00574FB6" w:rsidP="00524C46">
      <w:r>
        <w:t xml:space="preserve">Googles Cloud Firestore in Firebase is a NoSQL document based database stored in the cloud which facilitates the efficient storing, synchronization and querying of data at a global scale. The database is structured with collections and documents that can be used for the building of hierarchies to store related data and quickly retrieve necessary data using expressive queries. Queries are scalable with the size of the result set rather than the size of the data set to maximize scalability. </w:t>
      </w:r>
    </w:p>
    <w:p w14:paraId="6A0344BF" w14:textId="77777777" w:rsidR="00044570" w:rsidRDefault="00044570" w:rsidP="00524C46"/>
    <w:p w14:paraId="7947474F" w14:textId="77777777" w:rsidR="00574FB6" w:rsidRDefault="00574FB6" w:rsidP="00574FB6">
      <w:pPr>
        <w:keepNext/>
        <w:jc w:val="center"/>
      </w:pPr>
      <w:r>
        <w:rPr>
          <w:noProof/>
        </w:rPr>
        <w:drawing>
          <wp:inline distT="0" distB="0" distL="0" distR="0" wp14:anchorId="02C6BD94" wp14:editId="35C5FF7A">
            <wp:extent cx="2922661" cy="2340156"/>
            <wp:effectExtent l="0" t="0" r="0" b="0"/>
            <wp:docPr id="955232769" name="Picture 1" descr="Data Organization in Firest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ta Organization in Firestor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44805" cy="2357887"/>
                    </a:xfrm>
                    <a:prstGeom prst="rect">
                      <a:avLst/>
                    </a:prstGeom>
                    <a:noFill/>
                    <a:ln>
                      <a:noFill/>
                    </a:ln>
                  </pic:spPr>
                </pic:pic>
              </a:graphicData>
            </a:graphic>
          </wp:inline>
        </w:drawing>
      </w:r>
    </w:p>
    <w:p w14:paraId="428460D0" w14:textId="19CE7B3A" w:rsidR="00574FB6" w:rsidRDefault="00574FB6" w:rsidP="00574FB6">
      <w:pPr>
        <w:pStyle w:val="Caption"/>
        <w:jc w:val="center"/>
      </w:pPr>
      <w:r>
        <w:t xml:space="preserve">Figure </w:t>
      </w:r>
      <w:r w:rsidR="00000000">
        <w:fldChar w:fldCharType="begin"/>
      </w:r>
      <w:r w:rsidR="00000000">
        <w:instrText xml:space="preserve"> SEQ Figure \* ARABIC </w:instrText>
      </w:r>
      <w:r w:rsidR="00000000">
        <w:fldChar w:fldCharType="separate"/>
      </w:r>
      <w:r w:rsidR="006150FF">
        <w:rPr>
          <w:noProof/>
        </w:rPr>
        <w:t>2</w:t>
      </w:r>
      <w:r w:rsidR="00000000">
        <w:rPr>
          <w:noProof/>
        </w:rPr>
        <w:fldChar w:fldCharType="end"/>
      </w:r>
      <w:r>
        <w:t xml:space="preserve"> - Cloud Firestore Data Organization </w:t>
      </w:r>
      <w:r>
        <w:fldChar w:fldCharType="begin"/>
      </w:r>
      <w:r>
        <w:instrText xml:space="preserve"> ADDIN ZOTERO_ITEM CSL_CITATION {"citationID":"QFoJsXuN","properties":{"formattedCitation":"(12)","plainCitation":"(12)","noteIndex":0},"citationItems":[{"id":130,"uris":["http://zotero.org/groups/5237466/items/WP2E7XGJ"],"itemData":{"id":130,"type":"webpage","abstract":"Firebase Data Organization in Firestore with What is Firebase, Features, Android Studio, Assistance, Adding Firebase to App, Installation, Data, Firebase Arrays, Event Types, Firebase Queries, Firebase Security etc.","container-title":"www.javatpoint.com","language":"en","title":"Firebase Data Organization in Firestore - Javatpoint","URL":"https://www.javatpoint.com/firebase-data-organization-in-firestore","accessed":{"date-parts":[["2023",11,30]]}}}],"schema":"https://github.com/citation-style-language/schema/raw/master/csl-citation.json"} </w:instrText>
      </w:r>
      <w:r>
        <w:fldChar w:fldCharType="separate"/>
      </w:r>
      <w:r w:rsidRPr="00574FB6">
        <w:rPr>
          <w:rFonts w:ascii="Calibri" w:hAnsi="Calibri" w:cs="Calibri"/>
        </w:rPr>
        <w:t>(12)</w:t>
      </w:r>
      <w:r>
        <w:fldChar w:fldCharType="end"/>
      </w:r>
    </w:p>
    <w:p w14:paraId="1A7E7570" w14:textId="77777777" w:rsidR="00574FB6" w:rsidRPr="00524C46" w:rsidRDefault="00574FB6" w:rsidP="00524C46"/>
    <w:p w14:paraId="26FAD44A" w14:textId="49D0B318" w:rsidR="00EF1D7D" w:rsidRDefault="00EF1D7D" w:rsidP="00383043">
      <w:pPr>
        <w:pStyle w:val="Heading4"/>
      </w:pPr>
      <w:r>
        <w:t>2.3.2.2 MariaDB</w:t>
      </w:r>
    </w:p>
    <w:p w14:paraId="3979EAA1" w14:textId="77777777" w:rsidR="00524C46" w:rsidRDefault="00524C46" w:rsidP="00524C46"/>
    <w:p w14:paraId="5407BAF3" w14:textId="2F670D00" w:rsidR="00CF4B16" w:rsidRPr="00524C46" w:rsidRDefault="00CF4B16" w:rsidP="00524C46">
      <w:r>
        <w:t xml:space="preserve">MariaDB is an open source fork of MySQL relational database management system (RDBMS). It is a very popular choice among developers as a backend database for a range of use cases and provides a powerful solution for the management of large volumes of data. It has strong features suited to transactional and analytical workloads. MariaDB also supports a wide range of storage engines which enables users to </w:t>
      </w:r>
      <w:r w:rsidR="00383043">
        <w:t>tailor</w:t>
      </w:r>
      <w:r>
        <w:t xml:space="preserve"> the database to a large variety of use cases. MariaDB has an active community that is continuously developing, improving, and contributing to the software. </w:t>
      </w:r>
    </w:p>
    <w:p w14:paraId="76A97904" w14:textId="5C1CF264" w:rsidR="00EF1D7D" w:rsidRDefault="00EF1D7D" w:rsidP="00383043">
      <w:pPr>
        <w:pStyle w:val="Heading4"/>
      </w:pPr>
      <w:r>
        <w:t>2.3.2.3 PostGreSQL</w:t>
      </w:r>
    </w:p>
    <w:p w14:paraId="068E3C8B" w14:textId="77777777" w:rsidR="00F05C85" w:rsidRPr="00F05C85" w:rsidRDefault="00F05C85" w:rsidP="00F05C85"/>
    <w:p w14:paraId="2AC62F38" w14:textId="4A8322DA" w:rsidR="00524C46" w:rsidRDefault="00F05C85" w:rsidP="00F05C85">
      <w:r w:rsidRPr="00F05C85">
        <w:t xml:space="preserve">PostgreSQL is </w:t>
      </w:r>
      <w:r>
        <w:t>an</w:t>
      </w:r>
      <w:r w:rsidRPr="00F05C85">
        <w:t xml:space="preserve"> open source object-relational database system with over 35 years of active development.</w:t>
      </w:r>
      <w:r>
        <w:t xml:space="preserve"> </w:t>
      </w:r>
      <w:r>
        <w:t>An object-relational database (ORD) is a type of database management system (DBMS) that combines elements of both relational databases and object-oriented databases. In a traditional relational database, data is organized into tables with rows and columns, and relationships between tables are established through keys.</w:t>
      </w:r>
      <w:r>
        <w:t xml:space="preserve"> </w:t>
      </w:r>
      <w:r>
        <w:t>On the other hand, object-oriented databases treat data as objects, each containing both data and the procedures that can operate on the data. Object-relational databases seek to bridge the gap between these two approaches by incorporating object-oriented features into a relational database.</w:t>
      </w:r>
    </w:p>
    <w:p w14:paraId="6C22E567" w14:textId="77777777" w:rsidR="00F05C85" w:rsidRDefault="00F05C85" w:rsidP="00F05C85"/>
    <w:p w14:paraId="31D44C3C" w14:textId="1B3F9CB0" w:rsidR="00F05C85" w:rsidRDefault="00F05C85" w:rsidP="00F05C85">
      <w:r w:rsidRPr="00F05C85">
        <w:t>In an ORD, you can store complex data types, such as images, audio, or even entire objects, within the database. This allows for a more natural representation of real-world entities and relationships. It also supports features like inheritance, encapsulation, and polymorphism, which are common in object-oriented programming.</w:t>
      </w:r>
    </w:p>
    <w:p w14:paraId="175BCEE2" w14:textId="77777777" w:rsidR="00F05C85" w:rsidRPr="00524C46" w:rsidRDefault="00F05C85" w:rsidP="00F05C85"/>
    <w:p w14:paraId="55E4DCF4" w14:textId="5FDE7CCE" w:rsidR="00EF1D7D" w:rsidRDefault="00EF1D7D" w:rsidP="00383043">
      <w:pPr>
        <w:pStyle w:val="Heading4"/>
      </w:pPr>
      <w:r>
        <w:t>2.3.2.4 Selection (Firebase</w:t>
      </w:r>
      <w:r w:rsidR="00707AD8">
        <w:t xml:space="preserve"> Cloud Firestore</w:t>
      </w:r>
      <w:r>
        <w:t>)</w:t>
      </w:r>
    </w:p>
    <w:p w14:paraId="2E149A66" w14:textId="77777777" w:rsidR="00AD0EC0" w:rsidRDefault="00AD0EC0" w:rsidP="00AD0EC0"/>
    <w:p w14:paraId="41109F53" w14:textId="435C74FF" w:rsidR="00524C46" w:rsidRDefault="00AD0EC0" w:rsidP="00AD0EC0">
      <w:r>
        <w:t xml:space="preserve">When selecting a database solution, it is crucial to carefully consider the compatibility and seamless integration with all other components within the software system. Given our decision to adopt Flutter as the frontend technology, </w:t>
      </w:r>
      <w:r w:rsidRPr="00AD0EC0">
        <w:t>Firebase Cloud Firestore emerges as the logical choice for our database solution.</w:t>
      </w:r>
    </w:p>
    <w:p w14:paraId="18FB28B1" w14:textId="77777777" w:rsidR="00AD0EC0" w:rsidRPr="00524C46" w:rsidRDefault="00AD0EC0" w:rsidP="00AD0EC0"/>
    <w:p w14:paraId="5912DC77" w14:textId="41304069" w:rsidR="00EF1D7D" w:rsidRDefault="00EF1D7D" w:rsidP="003D409E">
      <w:pPr>
        <w:pStyle w:val="Heading3"/>
      </w:pPr>
      <w:bookmarkStart w:id="19" w:name="_Toc152320106"/>
      <w:r>
        <w:t>2.3.3 Frontend Framework</w:t>
      </w:r>
      <w:bookmarkEnd w:id="19"/>
    </w:p>
    <w:p w14:paraId="30889F5E" w14:textId="77777777" w:rsidR="00524C46" w:rsidRDefault="00524C46" w:rsidP="00524C46"/>
    <w:p w14:paraId="3EB62F26" w14:textId="77777777" w:rsidR="00433452" w:rsidRDefault="00433452" w:rsidP="00433452">
      <w:r>
        <w:t>When faced with the task of selecting the frontend programming languages and frameworks for a cross-platform application, several options present themselves, each with its set of strengths and considerations.</w:t>
      </w:r>
    </w:p>
    <w:p w14:paraId="4F5D05D9" w14:textId="77777777" w:rsidR="00433452" w:rsidRDefault="00433452" w:rsidP="00524C46"/>
    <w:p w14:paraId="3732B517" w14:textId="77777777" w:rsidR="00044570" w:rsidRPr="00524C46" w:rsidRDefault="00044570" w:rsidP="00524C46"/>
    <w:p w14:paraId="408D1974" w14:textId="20E74FAC" w:rsidR="00EF1D7D" w:rsidRDefault="00EF1D7D" w:rsidP="003D409E">
      <w:pPr>
        <w:pStyle w:val="Heading4"/>
      </w:pPr>
      <w:r>
        <w:lastRenderedPageBreak/>
        <w:t>2.3.3.1 React Native</w:t>
      </w:r>
    </w:p>
    <w:p w14:paraId="29797086" w14:textId="77777777" w:rsidR="00433452" w:rsidRDefault="00433452" w:rsidP="00433452"/>
    <w:p w14:paraId="60D658E0" w14:textId="659FBD91" w:rsidR="00433452" w:rsidRDefault="00433452" w:rsidP="00433452">
      <w:r>
        <w:t xml:space="preserve">React Native, leveraging JavaScript and React, is a widely embraced choice. Its appeal lies in the vast pool of web developers who can seamlessly transition to mobile app development. With a strong community backing, React Native supports efficient code sharing between platforms, making it a pragmatic choice for those looking to optimize development time. </w:t>
      </w:r>
      <w:r w:rsidRPr="00A62AD3">
        <w:rPr>
          <w:rFonts w:ascii="Calibri" w:eastAsiaTheme="majorEastAsia" w:hAnsi="Calibri" w:cs="Calibri"/>
          <w:color w:val="2E74B5" w:themeColor="accent1" w:themeShade="BF"/>
          <w:szCs w:val="26"/>
        </w:rPr>
        <w:fldChar w:fldCharType="begin"/>
      </w:r>
      <w:r w:rsidR="00574FB6">
        <w:rPr>
          <w:rFonts w:ascii="Calibri" w:eastAsiaTheme="majorEastAsia" w:hAnsi="Calibri" w:cs="Calibri"/>
          <w:color w:val="2E74B5" w:themeColor="accent1" w:themeShade="BF"/>
          <w:szCs w:val="26"/>
        </w:rPr>
        <w:instrText xml:space="preserve"> ADDIN ZOTERO_ITEM CSL_CITATION {"citationID":"7DsO2fRv","properties":{"formattedCitation":"(13)","plainCitation":"(13)","noteIndex":0},"citationItems":[{"id":102,"uris":["http://zotero.org/groups/5237466/items/B3IMN7XY"],"itemData":{"id":102,"type":"webpage","abstract":"A framework for building native apps using React","language":"en","title":"React Native · Learn once, write anywhere","URL":"https://reactnative.dev/","accessed":{"date-parts":[["2023",11,28]]}}}],"schema":"https://github.com/citation-style-language/schema/raw/master/csl-citation.json"} </w:instrText>
      </w:r>
      <w:r w:rsidRPr="00A62AD3">
        <w:rPr>
          <w:rFonts w:ascii="Calibri" w:eastAsiaTheme="majorEastAsia" w:hAnsi="Calibri" w:cs="Calibri"/>
          <w:color w:val="2E74B5" w:themeColor="accent1" w:themeShade="BF"/>
          <w:szCs w:val="26"/>
        </w:rPr>
        <w:fldChar w:fldCharType="separate"/>
      </w:r>
      <w:r w:rsidR="00574FB6" w:rsidRPr="00574FB6">
        <w:rPr>
          <w:rFonts w:ascii="Calibri" w:hAnsi="Calibri" w:cs="Calibri"/>
        </w:rPr>
        <w:t>(13)</w:t>
      </w:r>
      <w:r w:rsidRPr="00A62AD3">
        <w:rPr>
          <w:rFonts w:ascii="Calibri" w:eastAsiaTheme="majorEastAsia" w:hAnsi="Calibri" w:cs="Calibri"/>
          <w:color w:val="2E74B5" w:themeColor="accent1" w:themeShade="BF"/>
          <w:szCs w:val="26"/>
        </w:rPr>
        <w:fldChar w:fldCharType="end"/>
      </w:r>
    </w:p>
    <w:p w14:paraId="0E177A56" w14:textId="77777777" w:rsidR="00524C46" w:rsidRPr="00524C46" w:rsidRDefault="00524C46" w:rsidP="00524C46"/>
    <w:p w14:paraId="3EC614DA" w14:textId="4A738A5B" w:rsidR="00EF1D7D" w:rsidRDefault="00EF1D7D" w:rsidP="003D409E">
      <w:pPr>
        <w:pStyle w:val="Heading4"/>
      </w:pPr>
      <w:r>
        <w:t>2.3.3.2 Xamarin</w:t>
      </w:r>
    </w:p>
    <w:p w14:paraId="05ADF201" w14:textId="77777777" w:rsidR="00433452" w:rsidRDefault="00433452" w:rsidP="00433452"/>
    <w:p w14:paraId="2371021B" w14:textId="1EED0A24" w:rsidR="00433452" w:rsidRDefault="00433452" w:rsidP="00433452">
      <w:r>
        <w:t xml:space="preserve">Xamarin, on the other hand, utilizes C# and .NET, providing an advantage for developers familiar with Microsoft technologies. The framework allows for tight integration with existing C# codebases and offers access to a broad range of native APIs. Xamarin's performance is notable, and its ability to deliver a native user experience has made it a preferred choice for enterprises. </w:t>
      </w:r>
      <w:r w:rsidRPr="00A62AD3">
        <w:rPr>
          <w:rFonts w:ascii="Calibri" w:eastAsiaTheme="majorEastAsia" w:hAnsi="Calibri" w:cs="Calibri"/>
          <w:color w:val="2E74B5" w:themeColor="accent1" w:themeShade="BF"/>
          <w:szCs w:val="26"/>
        </w:rPr>
        <w:fldChar w:fldCharType="begin"/>
      </w:r>
      <w:r w:rsidR="00574FB6">
        <w:rPr>
          <w:rFonts w:ascii="Calibri" w:eastAsiaTheme="majorEastAsia" w:hAnsi="Calibri" w:cs="Calibri"/>
          <w:color w:val="2E74B5" w:themeColor="accent1" w:themeShade="BF"/>
          <w:szCs w:val="26"/>
        </w:rPr>
        <w:instrText xml:space="preserve"> ADDIN ZOTERO_ITEM CSL_CITATION {"citationID":"zLezxNV5","properties":{"formattedCitation":"(14)","plainCitation":"(14)","noteIndex":0},"citationItems":[{"id":104,"uris":["http://zotero.org/groups/5237466/items/4PTN2WFD"],"itemData":{"id":104,"type":"webpage","abstract":"Xamarin is a free and open source mobile app platform for building native and high-performance iOS, Android, tvOS, watchOS, macOS, and Windows apps in C# with .NET.","container-title":"Microsoft","language":"en-US","title":"Xamarin | Open-source mobile app platform for .NET","URL":"https://dotnet.microsoft.com/en-us/apps/xamarin","accessed":{"date-parts":[["2023",11,28]]}}}],"schema":"https://github.com/citation-style-language/schema/raw/master/csl-citation.json"} </w:instrText>
      </w:r>
      <w:r w:rsidRPr="00A62AD3">
        <w:rPr>
          <w:rFonts w:ascii="Calibri" w:eastAsiaTheme="majorEastAsia" w:hAnsi="Calibri" w:cs="Calibri"/>
          <w:color w:val="2E74B5" w:themeColor="accent1" w:themeShade="BF"/>
          <w:szCs w:val="26"/>
        </w:rPr>
        <w:fldChar w:fldCharType="separate"/>
      </w:r>
      <w:r w:rsidR="00574FB6" w:rsidRPr="00574FB6">
        <w:rPr>
          <w:rFonts w:ascii="Calibri" w:hAnsi="Calibri" w:cs="Calibri"/>
        </w:rPr>
        <w:t>(14)</w:t>
      </w:r>
      <w:r w:rsidRPr="00A62AD3">
        <w:rPr>
          <w:rFonts w:ascii="Calibri" w:eastAsiaTheme="majorEastAsia" w:hAnsi="Calibri" w:cs="Calibri"/>
          <w:color w:val="2E74B5" w:themeColor="accent1" w:themeShade="BF"/>
          <w:szCs w:val="26"/>
        </w:rPr>
        <w:fldChar w:fldCharType="end"/>
      </w:r>
    </w:p>
    <w:p w14:paraId="292AA42F" w14:textId="77777777" w:rsidR="00524C46" w:rsidRPr="00524C46" w:rsidRDefault="00524C46" w:rsidP="00524C46"/>
    <w:p w14:paraId="1B7EDBD5" w14:textId="62FB845F" w:rsidR="00EF1D7D" w:rsidRDefault="00EF1D7D" w:rsidP="003D409E">
      <w:pPr>
        <w:pStyle w:val="Heading4"/>
      </w:pPr>
      <w:r>
        <w:t>2.3.3.</w:t>
      </w:r>
      <w:r w:rsidR="00707AD8">
        <w:t>3</w:t>
      </w:r>
      <w:r>
        <w:t xml:space="preserve"> </w:t>
      </w:r>
      <w:r w:rsidR="00433452">
        <w:t>Selection (</w:t>
      </w:r>
      <w:r>
        <w:t>Flutter</w:t>
      </w:r>
      <w:r w:rsidR="00433452">
        <w:t>)</w:t>
      </w:r>
    </w:p>
    <w:p w14:paraId="1CAD1338" w14:textId="77777777" w:rsidR="00433452" w:rsidRDefault="00433452" w:rsidP="00433452"/>
    <w:p w14:paraId="6F4263C7" w14:textId="31AB88D5" w:rsidR="00433452" w:rsidRDefault="00433452" w:rsidP="00433452">
      <w:r>
        <w:t>My ultimate decision led me to Flutter, developed by Google. Flutter takes a distinctive approach by employing Dart as its programming language. Dart is known for its simplicity and efficiency, providing a strong foundation for building scalable applications. Flutter's widget-based architecture ensures a consistent and visually appealing user interface across different platforms. The "hot reload" feature in Flutter significantly enhances the development workflow by enabling real-time code changes and rapid debugging.</w:t>
      </w:r>
    </w:p>
    <w:p w14:paraId="60FABD48" w14:textId="77777777" w:rsidR="00433452" w:rsidRDefault="00433452" w:rsidP="00433452"/>
    <w:p w14:paraId="0E3C53E4" w14:textId="0FF067FA" w:rsidR="00433452" w:rsidRDefault="00433452" w:rsidP="00433452">
      <w:r>
        <w:t xml:space="preserve">One of the key considerations that swayed my decision towards Flutter was its commitment to native-like performance across both iOS and Android platforms. The framework's single codebase approach reduces development overhead, ensuring that changes made on one platform reflect seamlessly on the other. The support from the growing Flutter community and the availability of comprehensive documentation added to its appeal. While React Native and Xamarin have their merits, my decision to opt for Flutter was influenced by Dart's efficiency, Flutter's widget-based architecture for UI consistency, and the productivity gains offered by the "hot reload" feature. The framework's single codebase advantage and the support from a vibrant community aligned well with the project's goals, making Flutter the optimal choice for </w:t>
      </w:r>
      <w:r w:rsidR="0023188B">
        <w:t>this</w:t>
      </w:r>
      <w:r>
        <w:t xml:space="preserve"> cross-platform application. </w:t>
      </w:r>
      <w:r w:rsidRPr="00A62AD3">
        <w:rPr>
          <w:rFonts w:ascii="Calibri" w:eastAsiaTheme="majorEastAsia" w:hAnsi="Calibri" w:cs="Calibri"/>
          <w:color w:val="2E74B5" w:themeColor="accent1" w:themeShade="BF"/>
          <w:szCs w:val="26"/>
        </w:rPr>
        <w:fldChar w:fldCharType="begin"/>
      </w:r>
      <w:r w:rsidR="00574FB6">
        <w:rPr>
          <w:rFonts w:ascii="Calibri" w:eastAsiaTheme="majorEastAsia" w:hAnsi="Calibri" w:cs="Calibri"/>
          <w:color w:val="2E74B5" w:themeColor="accent1" w:themeShade="BF"/>
          <w:szCs w:val="26"/>
        </w:rPr>
        <w:instrText xml:space="preserve"> ADDIN ZOTERO_ITEM CSL_CITATION {"citationID":"kVuWy4rC","properties":{"formattedCitation":"(15)","plainCitation":"(15)","noteIndex":0},"citationItems":[{"id":106,"uris":["http://zotero.org/groups/5237466/items/2KGQT66J"],"itemData":{"id":106,"type":"webpage","abstract":"Flutter transforms the entire app development process. Build, test, and deploy beautiful mobile, web, desktop, and embedded apps from a single codebase.","language":"en","title":"Flutter - Build apps for any screen","URL":"//flutter.dev/","accessed":{"date-parts":[["2023",11,28]]}}}],"schema":"https://github.com/citation-style-language/schema/raw/master/csl-citation.json"} </w:instrText>
      </w:r>
      <w:r w:rsidRPr="00A62AD3">
        <w:rPr>
          <w:rFonts w:ascii="Calibri" w:eastAsiaTheme="majorEastAsia" w:hAnsi="Calibri" w:cs="Calibri"/>
          <w:color w:val="2E74B5" w:themeColor="accent1" w:themeShade="BF"/>
          <w:szCs w:val="26"/>
        </w:rPr>
        <w:fldChar w:fldCharType="separate"/>
      </w:r>
      <w:r w:rsidR="00574FB6" w:rsidRPr="00574FB6">
        <w:rPr>
          <w:rFonts w:ascii="Calibri" w:hAnsi="Calibri" w:cs="Calibri"/>
        </w:rPr>
        <w:t>(15)</w:t>
      </w:r>
      <w:r w:rsidRPr="00A62AD3">
        <w:rPr>
          <w:rFonts w:ascii="Calibri" w:eastAsiaTheme="majorEastAsia" w:hAnsi="Calibri" w:cs="Calibri"/>
          <w:color w:val="2E74B5" w:themeColor="accent1" w:themeShade="BF"/>
          <w:szCs w:val="26"/>
        </w:rPr>
        <w:fldChar w:fldCharType="end"/>
      </w:r>
    </w:p>
    <w:p w14:paraId="0CC83217" w14:textId="77777777" w:rsidR="00524C46" w:rsidRDefault="00524C46" w:rsidP="00524C46"/>
    <w:p w14:paraId="7C1CB377" w14:textId="77777777" w:rsidR="00524C46" w:rsidRPr="00524C46" w:rsidRDefault="00524C46" w:rsidP="00524C46"/>
    <w:p w14:paraId="5C79FED1" w14:textId="2F7E8A8B" w:rsidR="00EF1D7D" w:rsidRDefault="00EF1D7D" w:rsidP="003D409E">
      <w:pPr>
        <w:pStyle w:val="Heading3"/>
      </w:pPr>
      <w:bookmarkStart w:id="20" w:name="_Toc152320107"/>
      <w:r>
        <w:t>2.3.4 Backend Framework</w:t>
      </w:r>
      <w:bookmarkEnd w:id="20"/>
    </w:p>
    <w:p w14:paraId="7A4D0BAC" w14:textId="77777777" w:rsidR="00707AD8" w:rsidRDefault="00707AD8" w:rsidP="00707AD8"/>
    <w:p w14:paraId="61A1BCA3" w14:textId="0640AD82" w:rsidR="00707AD8" w:rsidRDefault="00707AD8" w:rsidP="00707AD8">
      <w:r>
        <w:t>When considering backend technologies for a cross-platform application, various options exist, each with distinct strengths. Popular choices include Express.js with Node.js, Django with Python, Spring Boot with Java, Ruby on Rails, ASP.NET, and Firebase.</w:t>
      </w:r>
    </w:p>
    <w:p w14:paraId="3A0E4F85" w14:textId="77777777" w:rsidR="00524C46" w:rsidRPr="00524C46" w:rsidRDefault="00524C46" w:rsidP="00524C46"/>
    <w:p w14:paraId="20AE78B4" w14:textId="065C8F4A" w:rsidR="00EF1D7D" w:rsidRDefault="00EF1D7D" w:rsidP="003D409E">
      <w:pPr>
        <w:pStyle w:val="Heading4"/>
      </w:pPr>
      <w:r>
        <w:lastRenderedPageBreak/>
        <w:t>2.3.4.1 Express.js with Node.js</w:t>
      </w:r>
    </w:p>
    <w:p w14:paraId="016F5D81" w14:textId="77777777" w:rsidR="00707AD8" w:rsidRDefault="00707AD8" w:rsidP="00707AD8"/>
    <w:p w14:paraId="0A6F9DF8" w14:textId="4A56758A" w:rsidR="00707AD8" w:rsidRDefault="00707AD8" w:rsidP="00707AD8">
      <w:r>
        <w:t xml:space="preserve">Express.js with Node.js: Express.js is a lightweight and flexible framework built on Node.js, ideal for building scalable web and mobile applications. Its asynchronous nature makes it well-suited for real-time applications and microservices architectures, offering a robust solution for developers looking to leverage JavaScript skills. </w:t>
      </w:r>
      <w:r w:rsidRPr="00FF70BC">
        <w:rPr>
          <w:rFonts w:ascii="Calibri" w:eastAsiaTheme="majorEastAsia" w:hAnsi="Calibri" w:cs="Calibri"/>
          <w:color w:val="2E74B5" w:themeColor="accent1" w:themeShade="BF"/>
          <w:szCs w:val="26"/>
        </w:rPr>
        <w:fldChar w:fldCharType="begin"/>
      </w:r>
      <w:r w:rsidR="00574FB6">
        <w:rPr>
          <w:rFonts w:ascii="Calibri" w:eastAsiaTheme="majorEastAsia" w:hAnsi="Calibri" w:cs="Calibri"/>
          <w:color w:val="2E74B5" w:themeColor="accent1" w:themeShade="BF"/>
          <w:szCs w:val="26"/>
        </w:rPr>
        <w:instrText xml:space="preserve"> ADDIN ZOTERO_ITEM CSL_CITATION {"citationID":"9sZvtRls","properties":{"formattedCitation":"(16)","plainCitation":"(16)","noteIndex":0},"citationItems":[{"id":108,"uris":["http://zotero.org/groups/5237466/items/ICQIAGR4"],"itemData":{"id":108,"type":"webpage","language":"en","title":"Express - Node.js web application framework","URL":"https://expressjs.com/","accessed":{"date-parts":[["2023",11,28]]}}}],"schema":"https://github.com/citation-style-language/schema/raw/master/csl-citation.json"} </w:instrText>
      </w:r>
      <w:r w:rsidRPr="00FF70BC">
        <w:rPr>
          <w:rFonts w:ascii="Calibri" w:eastAsiaTheme="majorEastAsia" w:hAnsi="Calibri" w:cs="Calibri"/>
          <w:color w:val="2E74B5" w:themeColor="accent1" w:themeShade="BF"/>
          <w:szCs w:val="26"/>
        </w:rPr>
        <w:fldChar w:fldCharType="separate"/>
      </w:r>
      <w:r w:rsidR="00574FB6" w:rsidRPr="00574FB6">
        <w:rPr>
          <w:rFonts w:ascii="Calibri" w:hAnsi="Calibri" w:cs="Calibri"/>
        </w:rPr>
        <w:t>(16)</w:t>
      </w:r>
      <w:r w:rsidRPr="00FF70BC">
        <w:rPr>
          <w:rFonts w:ascii="Calibri" w:eastAsiaTheme="majorEastAsia" w:hAnsi="Calibri" w:cs="Calibri"/>
          <w:color w:val="2E74B5" w:themeColor="accent1" w:themeShade="BF"/>
          <w:szCs w:val="26"/>
        </w:rPr>
        <w:fldChar w:fldCharType="end"/>
      </w:r>
    </w:p>
    <w:p w14:paraId="66E7A57B" w14:textId="77777777" w:rsidR="00524C46" w:rsidRPr="00524C46" w:rsidRDefault="00524C46" w:rsidP="00524C46"/>
    <w:p w14:paraId="587EC81E" w14:textId="42FA2D94" w:rsidR="00EF1D7D" w:rsidRDefault="00EF1D7D" w:rsidP="003D409E">
      <w:pPr>
        <w:pStyle w:val="Heading4"/>
      </w:pPr>
      <w:r>
        <w:t>2.3.4.2 Django with Python</w:t>
      </w:r>
    </w:p>
    <w:p w14:paraId="7B6A045B" w14:textId="77777777" w:rsidR="00707AD8" w:rsidRDefault="00707AD8" w:rsidP="00707AD8"/>
    <w:p w14:paraId="6F008B11" w14:textId="3CA7A75A" w:rsidR="00707AD8" w:rsidRDefault="00707AD8" w:rsidP="00707AD8">
      <w:r>
        <w:t xml:space="preserve">Django with Python: Django, powered by Python, is renowned for its simplicity and readability. Its "batteries-included" philosophy provides a comprehensive set of features out of the box, making it efficient for rapid development, especially for projects with complex data models. Django's built-in admin panel, ORM, and security features contribute to its popularity. </w:t>
      </w:r>
      <w:r w:rsidRPr="00FF70BC">
        <w:rPr>
          <w:rFonts w:ascii="Calibri" w:eastAsiaTheme="majorEastAsia" w:hAnsi="Calibri" w:cs="Calibri"/>
          <w:color w:val="2E74B5" w:themeColor="accent1" w:themeShade="BF"/>
          <w:szCs w:val="26"/>
        </w:rPr>
        <w:fldChar w:fldCharType="begin"/>
      </w:r>
      <w:r w:rsidR="00574FB6">
        <w:rPr>
          <w:rFonts w:ascii="Calibri" w:eastAsiaTheme="majorEastAsia" w:hAnsi="Calibri" w:cs="Calibri"/>
          <w:color w:val="2E74B5" w:themeColor="accent1" w:themeShade="BF"/>
          <w:szCs w:val="26"/>
        </w:rPr>
        <w:instrText xml:space="preserve"> ADDIN ZOTERO_ITEM CSL_CITATION {"citationID":"r6t8PCxY","properties":{"formattedCitation":"(17)","plainCitation":"(17)","noteIndex":0},"citationItems":[{"id":110,"uris":["http://zotero.org/groups/5237466/items/4M2UZYQR"],"itemData":{"id":110,"type":"webpage","abstract":"The web framework for perfectionists with deadlines.","container-title":"Django Project","language":"en","title":"Django","URL":"https://www.djangoproject.com/","accessed":{"date-parts":[["2023",11,28]]}}}],"schema":"https://github.com/citation-style-language/schema/raw/master/csl-citation.json"} </w:instrText>
      </w:r>
      <w:r w:rsidRPr="00FF70BC">
        <w:rPr>
          <w:rFonts w:ascii="Calibri" w:eastAsiaTheme="majorEastAsia" w:hAnsi="Calibri" w:cs="Calibri"/>
          <w:color w:val="2E74B5" w:themeColor="accent1" w:themeShade="BF"/>
          <w:szCs w:val="26"/>
        </w:rPr>
        <w:fldChar w:fldCharType="separate"/>
      </w:r>
      <w:r w:rsidR="00574FB6" w:rsidRPr="00574FB6">
        <w:rPr>
          <w:rFonts w:ascii="Calibri" w:hAnsi="Calibri" w:cs="Calibri"/>
        </w:rPr>
        <w:t>(17)</w:t>
      </w:r>
      <w:r w:rsidRPr="00FF70BC">
        <w:rPr>
          <w:rFonts w:ascii="Calibri" w:eastAsiaTheme="majorEastAsia" w:hAnsi="Calibri" w:cs="Calibri"/>
          <w:color w:val="2E74B5" w:themeColor="accent1" w:themeShade="BF"/>
          <w:szCs w:val="26"/>
        </w:rPr>
        <w:fldChar w:fldCharType="end"/>
      </w:r>
    </w:p>
    <w:p w14:paraId="0A63275E" w14:textId="77777777" w:rsidR="00524C46" w:rsidRPr="00524C46" w:rsidRDefault="00524C46" w:rsidP="00524C46"/>
    <w:p w14:paraId="543C231F" w14:textId="77777777" w:rsidR="00524C46" w:rsidRDefault="00EF1D7D" w:rsidP="003D409E">
      <w:pPr>
        <w:pStyle w:val="Heading4"/>
      </w:pPr>
      <w:r>
        <w:t>2.3.4.3 Spring Boot with Java</w:t>
      </w:r>
    </w:p>
    <w:p w14:paraId="3228B487" w14:textId="77777777" w:rsidR="00524C46" w:rsidRDefault="00524C46" w:rsidP="00EF1D7D">
      <w:pPr>
        <w:pStyle w:val="Heading2"/>
      </w:pPr>
    </w:p>
    <w:p w14:paraId="3E3FA264" w14:textId="18E3E301" w:rsidR="00707AD8" w:rsidRDefault="00707AD8" w:rsidP="00707AD8">
      <w:r>
        <w:t xml:space="preserve">Spring Boot with Java: Spring Boot is a robust framework for backend development, leveraging Java. Known for its convention-over-configuration approach, it simplifies development and ensures maintainability. Spring Boot is favoured for building scalable applications and seamlessly integrates with the broader Spring ecosystem. </w:t>
      </w:r>
      <w:r w:rsidRPr="00FF70BC">
        <w:rPr>
          <w:rFonts w:ascii="Calibri" w:eastAsiaTheme="majorEastAsia" w:hAnsi="Calibri" w:cs="Calibri"/>
          <w:color w:val="2E74B5" w:themeColor="accent1" w:themeShade="BF"/>
          <w:szCs w:val="26"/>
        </w:rPr>
        <w:fldChar w:fldCharType="begin"/>
      </w:r>
      <w:r w:rsidR="00574FB6">
        <w:rPr>
          <w:rFonts w:ascii="Calibri" w:eastAsiaTheme="majorEastAsia" w:hAnsi="Calibri" w:cs="Calibri"/>
          <w:color w:val="2E74B5" w:themeColor="accent1" w:themeShade="BF"/>
          <w:szCs w:val="26"/>
        </w:rPr>
        <w:instrText xml:space="preserve"> ADDIN ZOTERO_ITEM CSL_CITATION {"citationID":"Dm9Gbfvn","properties":{"formattedCitation":"(18)","plainCitation":"(18)","noteIndex":0},"citationItems":[{"id":112,"uris":["http://zotero.org/groups/5237466/items/58PGI33S"],"itemData":{"id":112,"type":"webpage","abstract":"Level up your Java code and explore what Spring can do for you.","container-title":"Spring Boot","language":"en","title":"Spring Boot","URL":"https://spring.io/projects/spring-boot","accessed":{"date-parts":[["2023",11,28]]}}}],"schema":"https://github.com/citation-style-language/schema/raw/master/csl-citation.json"} </w:instrText>
      </w:r>
      <w:r w:rsidRPr="00FF70BC">
        <w:rPr>
          <w:rFonts w:ascii="Calibri" w:eastAsiaTheme="majorEastAsia" w:hAnsi="Calibri" w:cs="Calibri"/>
          <w:color w:val="2E74B5" w:themeColor="accent1" w:themeShade="BF"/>
          <w:szCs w:val="26"/>
        </w:rPr>
        <w:fldChar w:fldCharType="separate"/>
      </w:r>
      <w:r w:rsidR="00574FB6" w:rsidRPr="00574FB6">
        <w:rPr>
          <w:rFonts w:ascii="Calibri" w:hAnsi="Calibri" w:cs="Calibri"/>
        </w:rPr>
        <w:t>(18)</w:t>
      </w:r>
      <w:r w:rsidRPr="00FF70BC">
        <w:rPr>
          <w:rFonts w:ascii="Calibri" w:eastAsiaTheme="majorEastAsia" w:hAnsi="Calibri" w:cs="Calibri"/>
          <w:color w:val="2E74B5" w:themeColor="accent1" w:themeShade="BF"/>
          <w:szCs w:val="26"/>
        </w:rPr>
        <w:fldChar w:fldCharType="end"/>
      </w:r>
    </w:p>
    <w:p w14:paraId="3191B7A9" w14:textId="77777777" w:rsidR="00707AD8" w:rsidRPr="00707AD8" w:rsidRDefault="00707AD8" w:rsidP="00707AD8"/>
    <w:p w14:paraId="724B0176" w14:textId="221C48FC" w:rsidR="00EF1D7D" w:rsidRDefault="00EF1D7D" w:rsidP="003D409E">
      <w:pPr>
        <w:pStyle w:val="Heading4"/>
      </w:pPr>
      <w:r>
        <w:t>2.3.4.4 Ruby on Rails</w:t>
      </w:r>
    </w:p>
    <w:p w14:paraId="0195A3F6" w14:textId="77777777" w:rsidR="00707AD8" w:rsidRDefault="00707AD8" w:rsidP="00707AD8"/>
    <w:p w14:paraId="11090915" w14:textId="0091245E" w:rsidR="00707AD8" w:rsidRDefault="00707AD8" w:rsidP="00707AD8">
      <w:r>
        <w:t xml:space="preserve">Ruby on Rails: Ruby on Rails is a web application framework based on the Ruby programming language. It is recognized for its developer-friendly syntax and convention over configuration principles, promoting rapid development. Ruby on Rails is often chosen for projects where simplicity and speed are paramount. </w:t>
      </w:r>
      <w:r w:rsidRPr="00FF70BC">
        <w:rPr>
          <w:rFonts w:ascii="Calibri" w:eastAsiaTheme="majorEastAsia" w:hAnsi="Calibri" w:cs="Calibri"/>
          <w:color w:val="2E74B5" w:themeColor="accent1" w:themeShade="BF"/>
          <w:szCs w:val="26"/>
        </w:rPr>
        <w:fldChar w:fldCharType="begin"/>
      </w:r>
      <w:r w:rsidR="00574FB6">
        <w:rPr>
          <w:rFonts w:ascii="Calibri" w:eastAsiaTheme="majorEastAsia" w:hAnsi="Calibri" w:cs="Calibri"/>
          <w:color w:val="2E74B5" w:themeColor="accent1" w:themeShade="BF"/>
          <w:szCs w:val="26"/>
        </w:rPr>
        <w:instrText xml:space="preserve"> ADDIN ZOTERO_ITEM CSL_CITATION {"citationID":"QTvOtips","properties":{"formattedCitation":"(19)","plainCitation":"(19)","noteIndex":0},"citationItems":[{"id":114,"uris":["http://zotero.org/groups/5237466/items/C4MBVGXD"],"itemData":{"id":114,"type":"webpage","abstract":"A web-app framework that includes everything needed to create database-backed web applications according to the Model-View-Controller (MVC) pattern.","container-title":"Ruby on Rails","language":"en","title":"Ruby on Rails","URL":"https://rubyonrails.org/","accessed":{"date-parts":[["2023",11,28]]}}}],"schema":"https://github.com/citation-style-language/schema/raw/master/csl-citation.json"} </w:instrText>
      </w:r>
      <w:r w:rsidRPr="00FF70BC">
        <w:rPr>
          <w:rFonts w:ascii="Calibri" w:eastAsiaTheme="majorEastAsia" w:hAnsi="Calibri" w:cs="Calibri"/>
          <w:color w:val="2E74B5" w:themeColor="accent1" w:themeShade="BF"/>
          <w:szCs w:val="26"/>
        </w:rPr>
        <w:fldChar w:fldCharType="separate"/>
      </w:r>
      <w:r w:rsidR="00574FB6" w:rsidRPr="00574FB6">
        <w:rPr>
          <w:rFonts w:ascii="Calibri" w:hAnsi="Calibri" w:cs="Calibri"/>
        </w:rPr>
        <w:t>(19)</w:t>
      </w:r>
      <w:r w:rsidRPr="00FF70BC">
        <w:rPr>
          <w:rFonts w:ascii="Calibri" w:eastAsiaTheme="majorEastAsia" w:hAnsi="Calibri" w:cs="Calibri"/>
          <w:color w:val="2E74B5" w:themeColor="accent1" w:themeShade="BF"/>
          <w:szCs w:val="26"/>
        </w:rPr>
        <w:fldChar w:fldCharType="end"/>
      </w:r>
    </w:p>
    <w:p w14:paraId="198B8D35" w14:textId="77777777" w:rsidR="00524C46" w:rsidRPr="00524C46" w:rsidRDefault="00524C46" w:rsidP="00524C46"/>
    <w:p w14:paraId="007B6E89" w14:textId="3C426F2E" w:rsidR="00EF1D7D" w:rsidRDefault="00EF1D7D" w:rsidP="003D409E">
      <w:pPr>
        <w:pStyle w:val="Heading4"/>
      </w:pPr>
      <w:r>
        <w:t>2.3.4.5 ASP.NET</w:t>
      </w:r>
    </w:p>
    <w:p w14:paraId="4D8AFF7F" w14:textId="77777777" w:rsidR="00524C46" w:rsidRDefault="00524C46" w:rsidP="00524C46"/>
    <w:p w14:paraId="577F67A4" w14:textId="427249BA" w:rsidR="00707AD8" w:rsidRDefault="00707AD8" w:rsidP="00707AD8">
      <w:r>
        <w:t xml:space="preserve">ASP.NET: Developed by Microsoft, ASP.NET is a versatile backend framework suitable for building secure and scalable web applications. Its strong integration with the Microsoft ecosystem and the option to use C# or VB.NET make it a preferred choice for enterprises seeking robust solutions for web development. </w:t>
      </w:r>
      <w:r w:rsidRPr="00FF70BC">
        <w:rPr>
          <w:rFonts w:ascii="Calibri" w:eastAsiaTheme="majorEastAsia" w:hAnsi="Calibri" w:cs="Calibri"/>
          <w:color w:val="2E74B5" w:themeColor="accent1" w:themeShade="BF"/>
          <w:szCs w:val="26"/>
        </w:rPr>
        <w:fldChar w:fldCharType="begin"/>
      </w:r>
      <w:r w:rsidR="00574FB6">
        <w:rPr>
          <w:rFonts w:ascii="Calibri" w:eastAsiaTheme="majorEastAsia" w:hAnsi="Calibri" w:cs="Calibri"/>
          <w:color w:val="2E74B5" w:themeColor="accent1" w:themeShade="BF"/>
          <w:szCs w:val="26"/>
        </w:rPr>
        <w:instrText xml:space="preserve"> ADDIN ZOTERO_ITEM CSL_CITATION {"citationID":"8dmJizQH","properties":{"formattedCitation":"(20)","plainCitation":"(20)","noteIndex":0},"citationItems":[{"id":116,"uris":["http://zotero.org/groups/5237466/items/9578CE83"],"itemData":{"id":116,"type":"webpage","abstract":"Build web apps and services that run on Windows, Linux, and macOS using C#, HTML, CSS, and JavaScript. Get started for free on Windows, Linux, or macOS.","container-title":"Microsoft","language":"en-US","title":"ASP.NET Core | Open-source web framework for .NET","URL":"https://dotnet.microsoft.com/en-us/apps/aspnet","accessed":{"date-parts":[["2023",11,28]]}}}],"schema":"https://github.com/citation-style-language/schema/raw/master/csl-citation.json"} </w:instrText>
      </w:r>
      <w:r w:rsidRPr="00FF70BC">
        <w:rPr>
          <w:rFonts w:ascii="Calibri" w:eastAsiaTheme="majorEastAsia" w:hAnsi="Calibri" w:cs="Calibri"/>
          <w:color w:val="2E74B5" w:themeColor="accent1" w:themeShade="BF"/>
          <w:szCs w:val="26"/>
        </w:rPr>
        <w:fldChar w:fldCharType="separate"/>
      </w:r>
      <w:r w:rsidR="00574FB6" w:rsidRPr="00574FB6">
        <w:rPr>
          <w:rFonts w:ascii="Calibri" w:hAnsi="Calibri" w:cs="Calibri"/>
        </w:rPr>
        <w:t>(20)</w:t>
      </w:r>
      <w:r w:rsidRPr="00FF70BC">
        <w:rPr>
          <w:rFonts w:ascii="Calibri" w:eastAsiaTheme="majorEastAsia" w:hAnsi="Calibri" w:cs="Calibri"/>
          <w:color w:val="2E74B5" w:themeColor="accent1" w:themeShade="BF"/>
          <w:szCs w:val="26"/>
        </w:rPr>
        <w:fldChar w:fldCharType="end"/>
      </w:r>
    </w:p>
    <w:p w14:paraId="35960660" w14:textId="77777777" w:rsidR="00707AD8" w:rsidRPr="00524C46" w:rsidRDefault="00707AD8" w:rsidP="00524C46"/>
    <w:p w14:paraId="3F36D7D1" w14:textId="22E7942E" w:rsidR="00EF1D7D" w:rsidRDefault="00EF1D7D" w:rsidP="003D409E">
      <w:pPr>
        <w:pStyle w:val="Heading4"/>
      </w:pPr>
      <w:r>
        <w:t xml:space="preserve">2.3.4.6 </w:t>
      </w:r>
      <w:r w:rsidRPr="00F83F1F">
        <w:t>Firebase</w:t>
      </w:r>
    </w:p>
    <w:p w14:paraId="7560DC28" w14:textId="77777777" w:rsidR="00524C46" w:rsidRDefault="00524C46" w:rsidP="00524C46"/>
    <w:p w14:paraId="6022E3BD" w14:textId="77777777" w:rsidR="00707AD8" w:rsidRDefault="00707AD8" w:rsidP="00707AD8">
      <w:r w:rsidRPr="00F83F1F">
        <w:t xml:space="preserve">Firebase: Firebase, a comprehensive solution from Google, stands out for its full-stack capabilities. It includes services like Realtime Database, Authentication, and Cloud Functions. Firebase's seamless </w:t>
      </w:r>
      <w:r w:rsidRPr="00F83F1F">
        <w:lastRenderedPageBreak/>
        <w:t>integration with Flutter, the chosen frontend framework, ensures synchronized data updates across devices in real-time, making it a powerful choice for cross-platform applications.</w:t>
      </w:r>
      <w:r>
        <w:t xml:space="preserve"> </w:t>
      </w:r>
    </w:p>
    <w:p w14:paraId="3131D771" w14:textId="77777777" w:rsidR="00707AD8" w:rsidRPr="00524C46" w:rsidRDefault="00707AD8" w:rsidP="00524C46"/>
    <w:p w14:paraId="725577DA" w14:textId="521AF533" w:rsidR="00EF1D7D" w:rsidRPr="00EF1D7D" w:rsidRDefault="00EF1D7D" w:rsidP="003D409E">
      <w:pPr>
        <w:pStyle w:val="Heading4"/>
      </w:pPr>
      <w:r>
        <w:t>2.3.4.7 Selection (Firebase)</w:t>
      </w:r>
    </w:p>
    <w:p w14:paraId="5C441F26" w14:textId="77777777" w:rsidR="00604B8B" w:rsidRDefault="00604B8B" w:rsidP="00604B8B">
      <w:pPr>
        <w:pStyle w:val="Heading2"/>
      </w:pPr>
    </w:p>
    <w:p w14:paraId="12AB0F31" w14:textId="77777777" w:rsidR="00707AD8" w:rsidRDefault="00707AD8" w:rsidP="00707AD8">
      <w:r>
        <w:t>In my case, the decision tilted towards Firebase, a comprehensive solution from Google. Firebase not only stood out for its real-time database and secure authentication but also for its exceptional synergy with Flutter, the chosen frontend framework. The seamless integration between Firebase and Flutter will significantly streamline the development process, as both technologies are designed to work harmoniously together. Firebase's real-time features align well with Flutter's reactive nature, making it an ideal choice for ensuring synchronized data updates across devices in real-time.</w:t>
      </w:r>
    </w:p>
    <w:p w14:paraId="47728DC9" w14:textId="77777777" w:rsidR="00707AD8" w:rsidRDefault="00707AD8" w:rsidP="00707AD8"/>
    <w:p w14:paraId="10B640B3" w14:textId="52321907" w:rsidR="00707AD8" w:rsidRDefault="00707AD8" w:rsidP="00707AD8">
      <w:r>
        <w:t xml:space="preserve">The Firebase-Flutter combination offers a cohesive development experience, with Firebase providing a robust backend and Flutter delivering a consistent UI across platforms. This interoperability played a crucial role in the decision, as it facilitated a more efficient and unified development workflow for the cross-platform application. While options like Express.js, Django, Spring Boot, Ruby on Rails, and ASP.NET are noteworthy, Firebase's exceptional compatibility with Flutter became a decisive factor. The combined strengths of Firebase and Flutter ensured a streamlined development process and a harmonious integration between the backend and frontend of the cross-platform application. </w:t>
      </w:r>
      <w:r w:rsidRPr="00FF70BC">
        <w:rPr>
          <w:rFonts w:ascii="Calibri" w:eastAsiaTheme="majorEastAsia" w:hAnsi="Calibri" w:cs="Calibri"/>
          <w:color w:val="2E74B5" w:themeColor="accent1" w:themeShade="BF"/>
          <w:szCs w:val="26"/>
        </w:rPr>
        <w:fldChar w:fldCharType="begin"/>
      </w:r>
      <w:r w:rsidR="00574FB6">
        <w:rPr>
          <w:rFonts w:ascii="Calibri" w:eastAsiaTheme="majorEastAsia" w:hAnsi="Calibri" w:cs="Calibri"/>
          <w:color w:val="2E74B5" w:themeColor="accent1" w:themeShade="BF"/>
          <w:szCs w:val="26"/>
        </w:rPr>
        <w:instrText xml:space="preserve"> ADDIN ZOTERO_ITEM CSL_CITATION {"citationID":"wgiZaBvp","properties":{"formattedCitation":"(21)","plainCitation":"(21)","noteIndex":0},"citationItems":[{"id":118,"uris":["http://zotero.org/groups/5237466/items/W4TNDJ72"],"itemData":{"id":118,"type":"webpage","abstract":"Discover Firebase, Google’s mobile and web app development platform that helps developers build apps and games that users will love.","container-title":"Firebase","language":"en","title":"Firebase | Google’s Mobile and Web App Development Platform","URL":"https://firebase.google.com/","accessed":{"date-parts":[["2023",11,28]]}}}],"schema":"https://github.com/citation-style-language/schema/raw/master/csl-citation.json"} </w:instrText>
      </w:r>
      <w:r w:rsidRPr="00FF70BC">
        <w:rPr>
          <w:rFonts w:ascii="Calibri" w:eastAsiaTheme="majorEastAsia" w:hAnsi="Calibri" w:cs="Calibri"/>
          <w:color w:val="2E74B5" w:themeColor="accent1" w:themeShade="BF"/>
          <w:szCs w:val="26"/>
        </w:rPr>
        <w:fldChar w:fldCharType="separate"/>
      </w:r>
      <w:r w:rsidR="00574FB6" w:rsidRPr="00574FB6">
        <w:rPr>
          <w:rFonts w:ascii="Calibri" w:hAnsi="Calibri" w:cs="Calibri"/>
        </w:rPr>
        <w:t>(21)</w:t>
      </w:r>
      <w:r w:rsidRPr="00FF70BC">
        <w:rPr>
          <w:rFonts w:ascii="Calibri" w:eastAsiaTheme="majorEastAsia" w:hAnsi="Calibri" w:cs="Calibri"/>
          <w:color w:val="2E74B5" w:themeColor="accent1" w:themeShade="BF"/>
          <w:szCs w:val="26"/>
        </w:rPr>
        <w:fldChar w:fldCharType="end"/>
      </w:r>
    </w:p>
    <w:p w14:paraId="0FA11915" w14:textId="77777777" w:rsidR="00F77FE7" w:rsidRDefault="00F77FE7" w:rsidP="00F77FE7"/>
    <w:p w14:paraId="44259F4F" w14:textId="77777777" w:rsidR="0036612C" w:rsidRDefault="0036612C" w:rsidP="00F77FE7"/>
    <w:p w14:paraId="087C2BE9" w14:textId="77777777" w:rsidR="0036612C" w:rsidRDefault="0036612C" w:rsidP="00F77FE7"/>
    <w:p w14:paraId="51A61F88" w14:textId="77777777" w:rsidR="0036612C" w:rsidRPr="00F77FE7" w:rsidRDefault="0036612C" w:rsidP="00F77FE7"/>
    <w:p w14:paraId="1EBFA11F" w14:textId="1EAD2D4A" w:rsidR="0036612C" w:rsidRPr="0036612C" w:rsidRDefault="00604B8B" w:rsidP="0036612C">
      <w:pPr>
        <w:pStyle w:val="Heading2"/>
      </w:pPr>
      <w:r>
        <w:t>2.4.</w:t>
      </w:r>
      <w:bookmarkStart w:id="21" w:name="_Toc152320108"/>
      <w:r w:rsidR="00521642">
        <w:t xml:space="preserve"> </w:t>
      </w:r>
      <w:r>
        <w:t>Other Research you’ve done</w:t>
      </w:r>
      <w:bookmarkEnd w:id="21"/>
    </w:p>
    <w:p w14:paraId="2564DA35" w14:textId="77777777" w:rsidR="007B63DE" w:rsidRDefault="007B63DE" w:rsidP="009B697E">
      <w:pPr>
        <w:pStyle w:val="Heading2"/>
      </w:pPr>
    </w:p>
    <w:p w14:paraId="71CFCD33" w14:textId="745A5359" w:rsidR="0036612C" w:rsidRDefault="0036612C" w:rsidP="003D409E">
      <w:pPr>
        <w:pStyle w:val="Heading3"/>
      </w:pPr>
      <w:bookmarkStart w:id="22" w:name="_Toc152320109"/>
      <w:r>
        <w:t>2.4.1 Mental Health &amp; Psychotherapy</w:t>
      </w:r>
      <w:bookmarkEnd w:id="22"/>
    </w:p>
    <w:p w14:paraId="6336A896" w14:textId="77777777" w:rsidR="0036612C" w:rsidRPr="0036612C" w:rsidRDefault="0036612C" w:rsidP="0036612C"/>
    <w:p w14:paraId="105D231C" w14:textId="4E397CF9" w:rsidR="0036612C" w:rsidRDefault="0036612C" w:rsidP="003D409E">
      <w:pPr>
        <w:pStyle w:val="Heading4"/>
      </w:pPr>
      <w:r>
        <w:t>2.4.1</w:t>
      </w:r>
      <w:r>
        <w:t>.1</w:t>
      </w:r>
      <w:r>
        <w:t xml:space="preserve"> </w:t>
      </w:r>
      <w:r w:rsidRPr="0036612C">
        <w:t>Technology and the Future of Mental Health Treatment</w:t>
      </w:r>
    </w:p>
    <w:p w14:paraId="0E523BF1" w14:textId="77777777" w:rsidR="0036612C" w:rsidRPr="0036612C" w:rsidRDefault="0036612C" w:rsidP="0036612C"/>
    <w:p w14:paraId="568BCDBE" w14:textId="6E0D42CF" w:rsidR="0036612C" w:rsidRDefault="0036612C" w:rsidP="0036612C">
      <w:r>
        <w:t>“</w:t>
      </w:r>
      <w:r>
        <w:t>How is technology used for mental health treatment?</w:t>
      </w:r>
    </w:p>
    <w:p w14:paraId="4C60D5FA" w14:textId="77777777" w:rsidR="0036612C" w:rsidRDefault="0036612C" w:rsidP="0036612C">
      <w:r>
        <w:t>Technology has opened a new frontier in mental health care and data collection. Mobile devices like cell phones, smartphones, and tablets are giving the public, health care providers, and researchers new ways to access help, monitor progress, and increase understanding of mental well-being.</w:t>
      </w:r>
    </w:p>
    <w:p w14:paraId="39FDBD80" w14:textId="77777777" w:rsidR="0036612C" w:rsidRDefault="0036612C" w:rsidP="0036612C"/>
    <w:p w14:paraId="6832DAD1" w14:textId="31B359A9" w:rsidR="0036612C" w:rsidRDefault="0036612C" w:rsidP="0036612C">
      <w:r>
        <w:t>Mobile mental health support can be very simple but effective. For example, anyone with a phone or computer can call, text, or chat the 988 Suicide and Crisis Lifeline  at any time.</w:t>
      </w:r>
      <w:r>
        <w:t>”</w:t>
      </w:r>
    </w:p>
    <w:p w14:paraId="772B14D9" w14:textId="099DD098" w:rsidR="0036612C" w:rsidRDefault="0036612C" w:rsidP="0036612C">
      <w:hyperlink r:id="rId13" w:history="1">
        <w:r w:rsidRPr="00D15529">
          <w:rPr>
            <w:rStyle w:val="Hyperlink"/>
          </w:rPr>
          <w:t>https://www.nimh.nih.gov/health/topics/technology-and-the-future-of-mental-health-treatment</w:t>
        </w:r>
      </w:hyperlink>
    </w:p>
    <w:p w14:paraId="5EA700AD" w14:textId="77777777" w:rsidR="0036612C" w:rsidRDefault="0036612C" w:rsidP="0036612C"/>
    <w:p w14:paraId="772E7D37" w14:textId="4282313D" w:rsidR="0036612C" w:rsidRDefault="0036612C" w:rsidP="003D409E">
      <w:pPr>
        <w:pStyle w:val="Heading4"/>
      </w:pPr>
      <w:r>
        <w:lastRenderedPageBreak/>
        <w:t xml:space="preserve">2.4.1.2 </w:t>
      </w:r>
      <w:r w:rsidRPr="0036612C">
        <w:t>Do mental health mobile apps work: evidence and recommendations for designing high-efficacy mental health mobile apps</w:t>
      </w:r>
      <w:r>
        <w:t xml:space="preserve"> by</w:t>
      </w:r>
      <w:r w:rsidRPr="0036612C">
        <w:t xml:space="preserve"> Pooja Chandrashekar</w:t>
      </w:r>
    </w:p>
    <w:p w14:paraId="27E907A0" w14:textId="77777777" w:rsidR="0036612C" w:rsidRDefault="0036612C" w:rsidP="0036612C"/>
    <w:p w14:paraId="057F3881" w14:textId="1A9996E2" w:rsidR="0036612C" w:rsidRPr="0036612C" w:rsidRDefault="0036612C" w:rsidP="003D409E">
      <w:pPr>
        <w:pStyle w:val="Heading3"/>
      </w:pPr>
      <w:bookmarkStart w:id="23" w:name="_Toc152320110"/>
      <w:r>
        <w:t>2.4.2 Machine Learning</w:t>
      </w:r>
      <w:bookmarkEnd w:id="23"/>
    </w:p>
    <w:p w14:paraId="7C6EAF95" w14:textId="77777777" w:rsidR="00F77FE7" w:rsidRDefault="00F77FE7" w:rsidP="00F77FE7"/>
    <w:p w14:paraId="0EA56F62" w14:textId="24B1E2B4" w:rsidR="0036612C" w:rsidRDefault="0036612C" w:rsidP="003D409E">
      <w:pPr>
        <w:pStyle w:val="Heading4"/>
      </w:pPr>
      <w:r>
        <w:t>2.4.2.1 Natural Language Processing Models</w:t>
      </w:r>
    </w:p>
    <w:p w14:paraId="43717D8D" w14:textId="77777777" w:rsidR="00610E39" w:rsidRPr="00610E39" w:rsidRDefault="00610E39" w:rsidP="00610E39"/>
    <w:p w14:paraId="1F16EAA4" w14:textId="0DB0214B" w:rsidR="0036612C" w:rsidRDefault="0036612C" w:rsidP="003D409E">
      <w:pPr>
        <w:pStyle w:val="Heading4"/>
      </w:pPr>
      <w:r>
        <w:t>2.4.2.1.1 BERT</w:t>
      </w:r>
    </w:p>
    <w:p w14:paraId="0440F224" w14:textId="77777777" w:rsidR="00610E39" w:rsidRPr="00610E39" w:rsidRDefault="00610E39" w:rsidP="00610E39"/>
    <w:p w14:paraId="69DF0452" w14:textId="3793CE3D" w:rsidR="0036612C" w:rsidRDefault="0036612C" w:rsidP="003D409E">
      <w:pPr>
        <w:pStyle w:val="Heading4"/>
      </w:pPr>
      <w:r>
        <w:t>2.4.2.1.2 Llama</w:t>
      </w:r>
    </w:p>
    <w:p w14:paraId="7790D765" w14:textId="77777777" w:rsidR="00610E39" w:rsidRPr="00610E39" w:rsidRDefault="00610E39" w:rsidP="00610E39"/>
    <w:p w14:paraId="6116958A" w14:textId="1128F854" w:rsidR="0036612C" w:rsidRDefault="0036612C" w:rsidP="003D409E">
      <w:pPr>
        <w:pStyle w:val="Heading4"/>
      </w:pPr>
      <w:r>
        <w:t>2.4.2.1.3 ChatGPT</w:t>
      </w:r>
    </w:p>
    <w:p w14:paraId="569A31F5" w14:textId="77777777" w:rsidR="00610E39" w:rsidRPr="00610E39" w:rsidRDefault="00610E39" w:rsidP="00610E39"/>
    <w:p w14:paraId="738C89AD" w14:textId="6067F992" w:rsidR="0036612C" w:rsidRDefault="00610E39" w:rsidP="003D409E">
      <w:pPr>
        <w:pStyle w:val="Heading4"/>
      </w:pPr>
      <w:r>
        <w:t>2.4.2.2 Sentiment Analysis</w:t>
      </w:r>
    </w:p>
    <w:p w14:paraId="401EA75A" w14:textId="77777777" w:rsidR="00610E39" w:rsidRPr="00610E39" w:rsidRDefault="00610E39" w:rsidP="00610E39"/>
    <w:p w14:paraId="5DA850D3" w14:textId="648E040F" w:rsidR="00610E39" w:rsidRDefault="00610E39" w:rsidP="003D409E">
      <w:pPr>
        <w:pStyle w:val="Heading4"/>
      </w:pPr>
      <w:r>
        <w:t>2.4.2.3 Mental Health Datasets for AI research</w:t>
      </w:r>
    </w:p>
    <w:p w14:paraId="7914DB24" w14:textId="77777777" w:rsidR="00610E39" w:rsidRDefault="00610E39" w:rsidP="00F77FE7"/>
    <w:p w14:paraId="084EDA6C" w14:textId="77777777" w:rsidR="00610E39" w:rsidRPr="00F77FE7" w:rsidRDefault="00610E39" w:rsidP="00F77FE7"/>
    <w:p w14:paraId="3D52D08E" w14:textId="771B2958" w:rsidR="009B697E" w:rsidRDefault="00604B8B" w:rsidP="009B697E">
      <w:pPr>
        <w:pStyle w:val="Heading2"/>
      </w:pPr>
      <w:bookmarkStart w:id="24" w:name="_Toc152320111"/>
      <w:r>
        <w:t>2.5</w:t>
      </w:r>
      <w:r w:rsidR="009B697E">
        <w:t xml:space="preserve">. </w:t>
      </w:r>
      <w:r w:rsidR="00151300">
        <w:t>Existing Final Year Projects</w:t>
      </w:r>
      <w:bookmarkEnd w:id="24"/>
    </w:p>
    <w:p w14:paraId="2D17A0F1" w14:textId="516C8136" w:rsidR="007B63DE" w:rsidRDefault="007B63DE" w:rsidP="009B697E">
      <w:pPr>
        <w:pStyle w:val="Heading2"/>
      </w:pPr>
    </w:p>
    <w:p w14:paraId="557E1538" w14:textId="307D0F0E" w:rsidR="009E3092" w:rsidRDefault="009E3092" w:rsidP="00A47AED">
      <w:r>
        <w:t xml:space="preserve">During the course of this project, some past projects were researched and one in particular stood out as </w:t>
      </w:r>
      <w:r w:rsidR="00A47AED">
        <w:t>being closely related to the problem domain</w:t>
      </w:r>
      <w:r>
        <w:t xml:space="preserve"> of this project. </w:t>
      </w:r>
      <w:r w:rsidR="00A47AED">
        <w:t>Suaimhneas: A responsive web application for anxiety management and wellbeing by Ben McCormack (202</w:t>
      </w:r>
      <w:r w:rsidR="009F2797">
        <w:t>3</w:t>
      </w:r>
      <w:r w:rsidR="00A47AED">
        <w:t>)</w:t>
      </w:r>
      <w:r w:rsidR="008F37AC">
        <w:t xml:space="preserve">, which set out to investigate the best way to create an application that would allow users to use wellbeing and mindfulness techniques to better manage their anxiety. The outcome of the project was the development of a feature rich and responsive web application that is helping users manage their anxiety and allows mental health professionals to monitor their progress. The user management system and goal setting feature are particularly </w:t>
      </w:r>
      <w:r w:rsidR="009F2797">
        <w:t>interesting,</w:t>
      </w:r>
      <w:r w:rsidR="008F37AC">
        <w:t xml:space="preserve"> </w:t>
      </w:r>
      <w:r w:rsidR="009F2797">
        <w:t>and this project may draw inspiration during the development stage.</w:t>
      </w:r>
    </w:p>
    <w:p w14:paraId="34F9A87B" w14:textId="77777777" w:rsidR="009F2797" w:rsidRDefault="009F2797" w:rsidP="00A47AED"/>
    <w:p w14:paraId="5A18A36A" w14:textId="64EF80B6" w:rsidR="009F2797" w:rsidRDefault="009F2797" w:rsidP="00A47AED">
      <w:r>
        <w:t xml:space="preserve">Another past project that was researched is </w:t>
      </w:r>
    </w:p>
    <w:p w14:paraId="7279BE15" w14:textId="77777777" w:rsidR="00251A7C" w:rsidRPr="009E3092" w:rsidRDefault="00251A7C" w:rsidP="00A47AED"/>
    <w:p w14:paraId="7E8610B8" w14:textId="680E0968" w:rsidR="009B697E" w:rsidRDefault="00604B8B" w:rsidP="009B697E">
      <w:pPr>
        <w:pStyle w:val="Heading2"/>
      </w:pPr>
      <w:bookmarkStart w:id="25" w:name="_Toc152320112"/>
      <w:r>
        <w:t>2.6</w:t>
      </w:r>
      <w:r w:rsidR="009B697E">
        <w:t>. Conclusions</w:t>
      </w:r>
      <w:bookmarkEnd w:id="25"/>
    </w:p>
    <w:p w14:paraId="783C5482" w14:textId="77777777" w:rsidR="007B63DE" w:rsidRPr="007B63DE" w:rsidRDefault="007B63DE" w:rsidP="007B63DE"/>
    <w:p w14:paraId="3D82EE32" w14:textId="77777777" w:rsidR="009B697E" w:rsidRDefault="009B697E" w:rsidP="009B697E"/>
    <w:p w14:paraId="62F8CE73"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7E150D41" w14:textId="4BC5667A" w:rsidR="009B697E" w:rsidRDefault="00F77FE7" w:rsidP="009B697E">
      <w:pPr>
        <w:pStyle w:val="Heading1"/>
      </w:pPr>
      <w:bookmarkStart w:id="26" w:name="_Toc152320113"/>
      <w:r>
        <w:lastRenderedPageBreak/>
        <w:t xml:space="preserve">3. </w:t>
      </w:r>
      <w:r w:rsidR="00051C76">
        <w:t>System</w:t>
      </w:r>
      <w:r>
        <w:t xml:space="preserve"> </w:t>
      </w:r>
      <w:r w:rsidR="009B697E">
        <w:t>Design</w:t>
      </w:r>
      <w:bookmarkEnd w:id="26"/>
      <w:r w:rsidR="009B697E">
        <w:t xml:space="preserve"> </w:t>
      </w:r>
    </w:p>
    <w:p w14:paraId="08AA8402" w14:textId="77777777" w:rsidR="00F77FE7" w:rsidRDefault="00F77FE7" w:rsidP="00F77FE7"/>
    <w:p w14:paraId="1B556343" w14:textId="7D8BBF1B" w:rsidR="009B697E" w:rsidRDefault="009B697E" w:rsidP="009B697E">
      <w:pPr>
        <w:pStyle w:val="Heading2"/>
      </w:pPr>
      <w:bookmarkStart w:id="27" w:name="_Toc152320114"/>
      <w:r>
        <w:t>3.1</w:t>
      </w:r>
      <w:r w:rsidR="00442885">
        <w:t>.</w:t>
      </w:r>
      <w:r>
        <w:t>Introduction</w:t>
      </w:r>
      <w:bookmarkEnd w:id="27"/>
    </w:p>
    <w:p w14:paraId="45A0D13D" w14:textId="77777777" w:rsidR="0017392A" w:rsidRPr="0017392A" w:rsidRDefault="0017392A" w:rsidP="0017392A"/>
    <w:p w14:paraId="35CDC779" w14:textId="312C256A" w:rsidR="007B63DE" w:rsidRDefault="00610E39" w:rsidP="007B63DE">
      <w:r>
        <w:t>In this chapter, we will discuss the design of the system and research conducted on the relevant types of software development methodologies</w:t>
      </w:r>
      <w:r w:rsidR="0017392A">
        <w:t>, design patterns and selections for this project</w:t>
      </w:r>
      <w:r>
        <w:t xml:space="preserve">. The system architecture will be explained and presented with the use of a high level architecture diagram, </w:t>
      </w:r>
      <w:r w:rsidR="0017392A">
        <w:t xml:space="preserve">class diagrams, sequence diagrams and corresponding use cases. </w:t>
      </w:r>
    </w:p>
    <w:p w14:paraId="734AE121" w14:textId="77777777" w:rsidR="0017392A" w:rsidRPr="007B63DE" w:rsidRDefault="0017392A" w:rsidP="007B63DE"/>
    <w:p w14:paraId="326A4766" w14:textId="752F7753" w:rsidR="009B697E" w:rsidRDefault="007F3450" w:rsidP="009B697E">
      <w:pPr>
        <w:pStyle w:val="Heading2"/>
      </w:pPr>
      <w:bookmarkStart w:id="28" w:name="_Toc152320115"/>
      <w:r>
        <w:t>3.2</w:t>
      </w:r>
      <w:r w:rsidR="009B697E">
        <w:t>. Software</w:t>
      </w:r>
      <w:r w:rsidR="00604B8B">
        <w:t xml:space="preserve"> Methodology</w:t>
      </w:r>
      <w:bookmarkEnd w:id="28"/>
    </w:p>
    <w:p w14:paraId="5AF61A9F" w14:textId="77777777" w:rsidR="0017392A" w:rsidRPr="0017392A" w:rsidRDefault="0017392A" w:rsidP="0017392A"/>
    <w:p w14:paraId="3241D0BF" w14:textId="5DAFA349" w:rsidR="007B63DE" w:rsidRDefault="0017392A" w:rsidP="003D409E">
      <w:pPr>
        <w:pStyle w:val="Heading3"/>
      </w:pPr>
      <w:bookmarkStart w:id="29" w:name="_Toc152320116"/>
      <w:r>
        <w:t>3.2.1 Agile</w:t>
      </w:r>
      <w:bookmarkEnd w:id="29"/>
    </w:p>
    <w:p w14:paraId="7011D4C1" w14:textId="77777777" w:rsidR="0017392A" w:rsidRPr="0017392A" w:rsidRDefault="0017392A" w:rsidP="0017392A"/>
    <w:p w14:paraId="56D2C039" w14:textId="59036160" w:rsidR="0017392A" w:rsidRDefault="0017392A" w:rsidP="003D409E">
      <w:pPr>
        <w:pStyle w:val="Heading3"/>
      </w:pPr>
      <w:bookmarkStart w:id="30" w:name="_Toc152320117"/>
      <w:r>
        <w:t>3.2.2 Waterfall</w:t>
      </w:r>
      <w:bookmarkEnd w:id="30"/>
    </w:p>
    <w:p w14:paraId="055DCB12" w14:textId="77777777" w:rsidR="0017392A" w:rsidRPr="0017392A" w:rsidRDefault="0017392A" w:rsidP="0017392A"/>
    <w:p w14:paraId="40DFEBA7" w14:textId="5DE5886F" w:rsidR="0017392A" w:rsidRDefault="0017392A" w:rsidP="003D409E">
      <w:pPr>
        <w:pStyle w:val="Heading3"/>
      </w:pPr>
      <w:bookmarkStart w:id="31" w:name="_Toc152320118"/>
      <w:r>
        <w:t>3.2.3 DevOps</w:t>
      </w:r>
      <w:bookmarkEnd w:id="31"/>
    </w:p>
    <w:p w14:paraId="2460CFB6" w14:textId="77777777" w:rsidR="0017392A" w:rsidRPr="0017392A" w:rsidRDefault="0017392A" w:rsidP="0017392A"/>
    <w:p w14:paraId="7CC26610" w14:textId="771D6451" w:rsidR="0017392A" w:rsidRDefault="0017392A" w:rsidP="003D409E">
      <w:pPr>
        <w:pStyle w:val="Heading3"/>
      </w:pPr>
      <w:bookmarkStart w:id="32" w:name="_Toc152320119"/>
      <w:r>
        <w:t>3.2.4 Extreme Programming (XP)</w:t>
      </w:r>
      <w:bookmarkEnd w:id="32"/>
    </w:p>
    <w:p w14:paraId="655CE7E2" w14:textId="77777777" w:rsidR="0017392A" w:rsidRPr="0017392A" w:rsidRDefault="0017392A" w:rsidP="0017392A"/>
    <w:p w14:paraId="01DC1EA0" w14:textId="1334F8FE" w:rsidR="0017392A" w:rsidRDefault="0017392A" w:rsidP="003D409E">
      <w:pPr>
        <w:pStyle w:val="Heading3"/>
      </w:pPr>
      <w:bookmarkStart w:id="33" w:name="_Toc152320120"/>
      <w:r>
        <w:t>3.2.5 Feature Driven Development (FDD)</w:t>
      </w:r>
      <w:bookmarkEnd w:id="33"/>
    </w:p>
    <w:p w14:paraId="3FA24ABF" w14:textId="77777777" w:rsidR="0017392A" w:rsidRPr="007B63DE" w:rsidRDefault="0017392A" w:rsidP="007B63DE"/>
    <w:p w14:paraId="21F20E2C" w14:textId="3EB1D12C" w:rsidR="009B697E" w:rsidRDefault="007F3450" w:rsidP="009B697E">
      <w:pPr>
        <w:pStyle w:val="Heading2"/>
      </w:pPr>
      <w:bookmarkStart w:id="34" w:name="_Toc152320121"/>
      <w:r>
        <w:t>3.3</w:t>
      </w:r>
      <w:r w:rsidR="009B697E">
        <w:t xml:space="preserve">. </w:t>
      </w:r>
      <w:r w:rsidR="00442885">
        <w:tab/>
      </w:r>
      <w:r w:rsidR="00604B8B">
        <w:t>Overview of System</w:t>
      </w:r>
      <w:bookmarkEnd w:id="34"/>
    </w:p>
    <w:p w14:paraId="75C4831C" w14:textId="77777777" w:rsidR="00C02439" w:rsidRDefault="00C02439" w:rsidP="00C02439"/>
    <w:p w14:paraId="4507CDCC" w14:textId="77777777" w:rsidR="00C02439" w:rsidRPr="00C02439" w:rsidRDefault="00C02439" w:rsidP="00C02439"/>
    <w:p w14:paraId="371869BE" w14:textId="02F99C58" w:rsidR="00C9597C" w:rsidRDefault="007A0FE3" w:rsidP="00C9597C">
      <w:pPr>
        <w:keepNext/>
        <w:jc w:val="center"/>
      </w:pPr>
      <w:r>
        <w:rPr>
          <w:noProof/>
        </w:rPr>
        <w:lastRenderedPageBreak/>
        <w:drawing>
          <wp:inline distT="0" distB="0" distL="0" distR="0" wp14:anchorId="3CEF9C42" wp14:editId="43867D7B">
            <wp:extent cx="5731510" cy="3787775"/>
            <wp:effectExtent l="0" t="0" r="0" b="3810"/>
            <wp:docPr id="2107379673"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379673" name="Picture 1" descr="A diagram of a computer&#10;&#10;Description automatically generated"/>
                    <pic:cNvPicPr/>
                  </pic:nvPicPr>
                  <pic:blipFill>
                    <a:blip r:embed="rId14"/>
                    <a:stretch>
                      <a:fillRect/>
                    </a:stretch>
                  </pic:blipFill>
                  <pic:spPr>
                    <a:xfrm>
                      <a:off x="0" y="0"/>
                      <a:ext cx="5731510" cy="3787775"/>
                    </a:xfrm>
                    <a:prstGeom prst="rect">
                      <a:avLst/>
                    </a:prstGeom>
                  </pic:spPr>
                </pic:pic>
              </a:graphicData>
            </a:graphic>
          </wp:inline>
        </w:drawing>
      </w:r>
    </w:p>
    <w:p w14:paraId="031DD667" w14:textId="0FA69CFD" w:rsidR="00C9597C" w:rsidRDefault="00C9597C" w:rsidP="00C9597C">
      <w:pPr>
        <w:pStyle w:val="Caption"/>
        <w:jc w:val="center"/>
      </w:pPr>
      <w:bookmarkStart w:id="35" w:name="_Toc152250579"/>
      <w:r>
        <w:t xml:space="preserve">Figure </w:t>
      </w:r>
      <w:r w:rsidR="00000000">
        <w:fldChar w:fldCharType="begin"/>
      </w:r>
      <w:r w:rsidR="00000000">
        <w:instrText xml:space="preserve"> SEQ Figure \* ARABIC </w:instrText>
      </w:r>
      <w:r w:rsidR="00000000">
        <w:fldChar w:fldCharType="separate"/>
      </w:r>
      <w:r w:rsidR="006150FF">
        <w:rPr>
          <w:noProof/>
        </w:rPr>
        <w:t>3</w:t>
      </w:r>
      <w:r w:rsidR="00000000">
        <w:rPr>
          <w:noProof/>
        </w:rPr>
        <w:fldChar w:fldCharType="end"/>
      </w:r>
      <w:r>
        <w:t xml:space="preserve"> - </w:t>
      </w:r>
      <w:r w:rsidRPr="001E1C6D">
        <w:t>High Level Architecture Map</w:t>
      </w:r>
      <w:bookmarkEnd w:id="35"/>
    </w:p>
    <w:p w14:paraId="3CE3D164" w14:textId="464C3535" w:rsidR="00D054EF" w:rsidRDefault="00D054EF" w:rsidP="00C9597C">
      <w:pPr>
        <w:pStyle w:val="Caption"/>
      </w:pPr>
    </w:p>
    <w:p w14:paraId="0AE4C3C5" w14:textId="77777777" w:rsidR="00D054EF" w:rsidRDefault="00D054EF" w:rsidP="00D054EF">
      <w:pPr>
        <w:jc w:val="center"/>
      </w:pPr>
    </w:p>
    <w:p w14:paraId="020AE2E2" w14:textId="77777777" w:rsidR="00C9597C" w:rsidRDefault="00D054EF" w:rsidP="00C9597C">
      <w:pPr>
        <w:keepNext/>
        <w:jc w:val="center"/>
      </w:pPr>
      <w:r w:rsidRPr="00D86E35">
        <w:rPr>
          <w:noProof/>
        </w:rPr>
        <w:lastRenderedPageBreak/>
        <w:drawing>
          <wp:inline distT="0" distB="0" distL="0" distR="0" wp14:anchorId="47E44F11" wp14:editId="1CBA08AF">
            <wp:extent cx="5128182" cy="4478713"/>
            <wp:effectExtent l="0" t="0" r="0" b="0"/>
            <wp:docPr id="532145405" name="Picture 1" descr="Flutter Application Layers">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45405" name="Picture 1" descr="Flutter Application Layers">
                      <a:extLst>
                        <a:ext uri="{C183D7F6-B498-43B3-948B-1728B52AA6E4}">
                          <adec:decorative xmlns:adec="http://schemas.microsoft.com/office/drawing/2017/decorative" val="0"/>
                        </a:ext>
                      </a:extLst>
                    </pic:cNvPr>
                    <pic:cNvPicPr/>
                  </pic:nvPicPr>
                  <pic:blipFill>
                    <a:blip r:embed="rId15"/>
                    <a:stretch>
                      <a:fillRect/>
                    </a:stretch>
                  </pic:blipFill>
                  <pic:spPr>
                    <a:xfrm>
                      <a:off x="0" y="0"/>
                      <a:ext cx="5141292" cy="4490163"/>
                    </a:xfrm>
                    <a:prstGeom prst="rect">
                      <a:avLst/>
                    </a:prstGeom>
                  </pic:spPr>
                </pic:pic>
              </a:graphicData>
            </a:graphic>
          </wp:inline>
        </w:drawing>
      </w:r>
    </w:p>
    <w:p w14:paraId="05371943" w14:textId="7BBFB8D1" w:rsidR="00D054EF" w:rsidRDefault="00C9597C" w:rsidP="00C9597C">
      <w:pPr>
        <w:pStyle w:val="Caption"/>
        <w:jc w:val="center"/>
      </w:pPr>
      <w:bookmarkStart w:id="36" w:name="_Toc152250580"/>
      <w:r>
        <w:t xml:space="preserve">Figure </w:t>
      </w:r>
      <w:r w:rsidR="00000000">
        <w:fldChar w:fldCharType="begin"/>
      </w:r>
      <w:r w:rsidR="00000000">
        <w:instrText xml:space="preserve"> SEQ Figure \* ARABIC </w:instrText>
      </w:r>
      <w:r w:rsidR="00000000">
        <w:fldChar w:fldCharType="separate"/>
      </w:r>
      <w:r w:rsidR="006150FF">
        <w:rPr>
          <w:noProof/>
        </w:rPr>
        <w:t>4</w:t>
      </w:r>
      <w:r w:rsidR="00000000">
        <w:rPr>
          <w:noProof/>
        </w:rPr>
        <w:fldChar w:fldCharType="end"/>
      </w:r>
      <w:r>
        <w:t xml:space="preserve"> - </w:t>
      </w:r>
      <w:r w:rsidRPr="00620177">
        <w:t>Flutter Application Layers</w:t>
      </w:r>
      <w:bookmarkEnd w:id="36"/>
    </w:p>
    <w:p w14:paraId="5E167F35" w14:textId="77777777" w:rsidR="007B63DE" w:rsidRDefault="007B63DE" w:rsidP="007B63DE"/>
    <w:p w14:paraId="4397671E" w14:textId="77777777" w:rsidR="00F77FE7" w:rsidRPr="007B63DE" w:rsidRDefault="00F77FE7" w:rsidP="007B63DE"/>
    <w:p w14:paraId="225BB368" w14:textId="46B268B7" w:rsidR="007F3450" w:rsidRDefault="007F3450" w:rsidP="007F3450">
      <w:pPr>
        <w:pStyle w:val="Heading2"/>
      </w:pPr>
      <w:bookmarkStart w:id="37" w:name="_Toc152320122"/>
      <w:r>
        <w:t>3.</w:t>
      </w:r>
      <w:r w:rsidR="005248BA">
        <w:t>X</w:t>
      </w:r>
      <w:r>
        <w:t xml:space="preserve">. </w:t>
      </w:r>
      <w:r w:rsidR="00442885">
        <w:tab/>
      </w:r>
      <w:r w:rsidR="005248BA">
        <w:t>Other Sections</w:t>
      </w:r>
      <w:bookmarkEnd w:id="37"/>
    </w:p>
    <w:p w14:paraId="32FE5787" w14:textId="77777777" w:rsidR="007F3450" w:rsidRDefault="007F3450" w:rsidP="007F3450"/>
    <w:p w14:paraId="5BD7AED4" w14:textId="77777777" w:rsidR="005248BA" w:rsidRPr="007B63DE" w:rsidRDefault="005248BA" w:rsidP="007B63DE"/>
    <w:p w14:paraId="75155D43" w14:textId="45680541" w:rsidR="009B697E" w:rsidRDefault="007F3450" w:rsidP="009B697E">
      <w:pPr>
        <w:pStyle w:val="Heading2"/>
      </w:pPr>
      <w:bookmarkStart w:id="38" w:name="_Toc152320123"/>
      <w:r>
        <w:t>3.</w:t>
      </w:r>
      <w:r w:rsidR="005248BA">
        <w:t>X</w:t>
      </w:r>
      <w:r w:rsidR="009B697E">
        <w:t xml:space="preserve">. </w:t>
      </w:r>
      <w:r w:rsidR="00442885">
        <w:tab/>
      </w:r>
      <w:r w:rsidR="009B697E">
        <w:t>Conclusions</w:t>
      </w:r>
      <w:bookmarkEnd w:id="38"/>
    </w:p>
    <w:p w14:paraId="09D53B7D" w14:textId="77777777" w:rsidR="005248BA" w:rsidRDefault="005248BA" w:rsidP="005248BA"/>
    <w:p w14:paraId="477B3B12" w14:textId="77777777" w:rsidR="005248BA" w:rsidRPr="007B63DE" w:rsidRDefault="005248BA" w:rsidP="005248BA"/>
    <w:p w14:paraId="4FA7DBEF" w14:textId="77777777" w:rsidR="009B697E" w:rsidRDefault="009B697E" w:rsidP="009B697E"/>
    <w:p w14:paraId="75AD3EC1"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34C5920A" w14:textId="17EFEBFD" w:rsidR="009B697E" w:rsidRDefault="00442885" w:rsidP="009B697E">
      <w:pPr>
        <w:pStyle w:val="Heading1"/>
      </w:pPr>
      <w:bookmarkStart w:id="39" w:name="_Toc152320124"/>
      <w:r>
        <w:lastRenderedPageBreak/>
        <w:t>4</w:t>
      </w:r>
      <w:r w:rsidR="009B697E">
        <w:t xml:space="preserve">. </w:t>
      </w:r>
      <w:r w:rsidR="00604B8B">
        <w:t xml:space="preserve">Testing and </w:t>
      </w:r>
      <w:r w:rsidR="009B697E">
        <w:t>Evaluation</w:t>
      </w:r>
      <w:bookmarkEnd w:id="39"/>
    </w:p>
    <w:p w14:paraId="1A80620D" w14:textId="77777777" w:rsidR="00F77FE7" w:rsidRDefault="00F77FE7" w:rsidP="00F77FE7"/>
    <w:p w14:paraId="1276C11D" w14:textId="429E611C" w:rsidR="009B697E" w:rsidRDefault="00442885" w:rsidP="009B697E">
      <w:pPr>
        <w:pStyle w:val="Heading2"/>
      </w:pPr>
      <w:bookmarkStart w:id="40" w:name="_Toc152320125"/>
      <w:r>
        <w:t>4</w:t>
      </w:r>
      <w:r w:rsidR="009B697E">
        <w:t xml:space="preserve">.1. </w:t>
      </w:r>
      <w:r>
        <w:tab/>
      </w:r>
      <w:r w:rsidR="009B697E">
        <w:t>Introduction</w:t>
      </w:r>
      <w:bookmarkEnd w:id="40"/>
    </w:p>
    <w:p w14:paraId="70DB3778" w14:textId="037CF58E" w:rsidR="007B63DE" w:rsidRDefault="007B63DE" w:rsidP="007B01AD">
      <w:pPr>
        <w:pStyle w:val="Heading2"/>
      </w:pPr>
    </w:p>
    <w:p w14:paraId="4AFCFF9B" w14:textId="5352BB6D" w:rsidR="00D57559" w:rsidRDefault="00D57559" w:rsidP="00D57559">
      <w:r>
        <w:t>Testing and evaluation play a crucial role in the software development process, in which steps are taken to ensure that the application will function as intended and to iron out as many issues as possible in order to produce a polished and refined software system. In some software development methodologies, testing is integrated as part of the development process in a continuous manner, such as in DevOps methodology of continuous integration and continuous delivery (CI/CD).</w:t>
      </w:r>
      <w:r w:rsidR="000F7A1F">
        <w:t xml:space="preserve"> Testing can be extremely time consuming when performed manually or ad-hoc, which may be ok for smaller projects but for larger systems and for scalability, automated testing is crucial to the success of the system. There are various forms of testing strategies such as unit testing, in which individual components of a software system are tested in isolation with automated tests, but this is just one of many options when planning for a testing strategy and we will discuss in more depth the different testing options in the following sections.</w:t>
      </w:r>
    </w:p>
    <w:p w14:paraId="50C0A8D2" w14:textId="77777777" w:rsidR="000F7A1F" w:rsidRPr="00D57559" w:rsidRDefault="000F7A1F" w:rsidP="00D57559"/>
    <w:p w14:paraId="24EBF0CE" w14:textId="5100487C" w:rsidR="009B697E" w:rsidRDefault="00442885" w:rsidP="007B01AD">
      <w:pPr>
        <w:pStyle w:val="Heading2"/>
      </w:pPr>
      <w:bookmarkStart w:id="41" w:name="_Toc152320126"/>
      <w:r>
        <w:t>4</w:t>
      </w:r>
      <w:r w:rsidR="009B697E">
        <w:t xml:space="preserve">.2. </w:t>
      </w:r>
      <w:r>
        <w:tab/>
      </w:r>
      <w:r w:rsidR="00604B8B">
        <w:t>Plan for Testing</w:t>
      </w:r>
      <w:bookmarkEnd w:id="41"/>
    </w:p>
    <w:p w14:paraId="0A81CC35" w14:textId="35C872D0" w:rsidR="007B63DE" w:rsidRDefault="007B63DE" w:rsidP="009B697E">
      <w:pPr>
        <w:pStyle w:val="Heading2"/>
      </w:pPr>
    </w:p>
    <w:p w14:paraId="45F68484" w14:textId="15EDEC31" w:rsidR="00EC12D4" w:rsidRDefault="00EC12D4" w:rsidP="00EC12D4">
      <w:r>
        <w:t xml:space="preserve">There are an abundance of options that need to be examined when it comes to testing strategies in software development, with some being more suitable for our application than others, and certain aspects of testing need strong consideration to ensure good performance and solid security measures. Various strategies will be defined, </w:t>
      </w:r>
      <w:r w:rsidR="00127E42">
        <w:t>explored,</w:t>
      </w:r>
      <w:r>
        <w:t xml:space="preserve"> and selected for our testing plan.</w:t>
      </w:r>
    </w:p>
    <w:p w14:paraId="75E4E1F9" w14:textId="77777777" w:rsidR="00EC12D4" w:rsidRDefault="00EC12D4" w:rsidP="00EC12D4"/>
    <w:p w14:paraId="30E03C9E" w14:textId="36A3641A" w:rsidR="00EC12D4" w:rsidRDefault="00EC12D4" w:rsidP="00EC12D4">
      <w:pPr>
        <w:pStyle w:val="Heading3"/>
      </w:pPr>
      <w:r>
        <w:t>4.2.1 Unit Testing</w:t>
      </w:r>
    </w:p>
    <w:p w14:paraId="56BC8D77" w14:textId="77777777" w:rsidR="00EC12D4" w:rsidRDefault="00EC12D4" w:rsidP="00EC12D4"/>
    <w:p w14:paraId="0DCD3E67" w14:textId="6095A565" w:rsidR="00EC12D4" w:rsidRDefault="00EC12D4" w:rsidP="00EC12D4">
      <w:pPr>
        <w:pStyle w:val="Heading3"/>
      </w:pPr>
      <w:r>
        <w:t>4.2.2 Integration Testing</w:t>
      </w:r>
    </w:p>
    <w:p w14:paraId="04413A8F" w14:textId="77777777" w:rsidR="00EC12D4" w:rsidRDefault="00EC12D4" w:rsidP="00EC12D4"/>
    <w:p w14:paraId="0861FC4E" w14:textId="34A568AB" w:rsidR="00EC12D4" w:rsidRDefault="00EC12D4" w:rsidP="00EC12D4">
      <w:pPr>
        <w:pStyle w:val="Heading3"/>
      </w:pPr>
      <w:r>
        <w:t>4.2.3 Functional Testing</w:t>
      </w:r>
    </w:p>
    <w:p w14:paraId="4D9F80B1" w14:textId="77777777" w:rsidR="00EC12D4" w:rsidRDefault="00EC12D4" w:rsidP="00EC12D4"/>
    <w:p w14:paraId="363ED4C7" w14:textId="200EEA20" w:rsidR="00EC12D4" w:rsidRDefault="00EC12D4" w:rsidP="00EC12D4">
      <w:pPr>
        <w:pStyle w:val="Heading3"/>
      </w:pPr>
      <w:r>
        <w:t>4.2.4 Regression Testing</w:t>
      </w:r>
    </w:p>
    <w:p w14:paraId="02AF4A06" w14:textId="77777777" w:rsidR="00EC12D4" w:rsidRDefault="00EC12D4" w:rsidP="00EC12D4"/>
    <w:p w14:paraId="52388C04" w14:textId="078B5DA7" w:rsidR="00EC12D4" w:rsidRDefault="00EC12D4" w:rsidP="00EC12D4">
      <w:pPr>
        <w:pStyle w:val="Heading3"/>
      </w:pPr>
      <w:r>
        <w:t>4.2.5 Performance Testing</w:t>
      </w:r>
    </w:p>
    <w:p w14:paraId="2F09EDF7" w14:textId="77777777" w:rsidR="00EC12D4" w:rsidRDefault="00EC12D4" w:rsidP="00EC12D4"/>
    <w:p w14:paraId="441BF840" w14:textId="36CB5686" w:rsidR="00EC12D4" w:rsidRDefault="00EC12D4" w:rsidP="00EC12D4">
      <w:pPr>
        <w:pStyle w:val="Heading3"/>
      </w:pPr>
      <w:r>
        <w:t>4.2.6 User Acceptance Testing (UAT)</w:t>
      </w:r>
    </w:p>
    <w:p w14:paraId="77AFBDC5" w14:textId="77777777" w:rsidR="00EC12D4" w:rsidRDefault="00EC12D4" w:rsidP="00EC12D4"/>
    <w:p w14:paraId="2667A950" w14:textId="7039E7E7" w:rsidR="00EC12D4" w:rsidRDefault="00EC12D4" w:rsidP="00EC12D4">
      <w:pPr>
        <w:pStyle w:val="Heading3"/>
      </w:pPr>
      <w:r>
        <w:t>4.2.7 Security Testing</w:t>
      </w:r>
    </w:p>
    <w:p w14:paraId="02F077FA" w14:textId="77777777" w:rsidR="00EC12D4" w:rsidRDefault="00EC12D4" w:rsidP="00EC12D4"/>
    <w:p w14:paraId="3EF67F6D" w14:textId="638AD702" w:rsidR="00EC12D4" w:rsidRDefault="00EC12D4" w:rsidP="00EC12D4">
      <w:pPr>
        <w:pStyle w:val="Heading3"/>
      </w:pPr>
      <w:r>
        <w:t>4.2.8 Usability Testing</w:t>
      </w:r>
    </w:p>
    <w:p w14:paraId="0DA90CA0" w14:textId="77777777" w:rsidR="00EC12D4" w:rsidRDefault="00EC12D4" w:rsidP="00EC12D4"/>
    <w:p w14:paraId="18ABB3E3" w14:textId="6808FEA3" w:rsidR="00EC12D4" w:rsidRDefault="00EC12D4" w:rsidP="00EC12D4">
      <w:pPr>
        <w:pStyle w:val="Heading3"/>
      </w:pPr>
      <w:r>
        <w:lastRenderedPageBreak/>
        <w:t>4.2.9 Smoke Testing</w:t>
      </w:r>
    </w:p>
    <w:p w14:paraId="63E0B472" w14:textId="77777777" w:rsidR="00EC12D4" w:rsidRDefault="00EC12D4" w:rsidP="00EC12D4"/>
    <w:p w14:paraId="57D55FEF" w14:textId="71EF74F4" w:rsidR="00EC12D4" w:rsidRDefault="00EC12D4" w:rsidP="00EC12D4">
      <w:pPr>
        <w:pStyle w:val="Heading3"/>
      </w:pPr>
      <w:r>
        <w:t>4.2.10 Exploratory Testing</w:t>
      </w:r>
    </w:p>
    <w:p w14:paraId="312696A2" w14:textId="77777777" w:rsidR="006150FF" w:rsidRDefault="006150FF" w:rsidP="006150FF"/>
    <w:p w14:paraId="77038E44" w14:textId="5172DEB4" w:rsidR="006150FF" w:rsidRDefault="006150FF" w:rsidP="006150FF">
      <w:pPr>
        <w:pStyle w:val="Heading3"/>
      </w:pPr>
      <w:r>
        <w:t>4.2.11 Selected testing strategies</w:t>
      </w:r>
    </w:p>
    <w:p w14:paraId="5A3A5B4E" w14:textId="77777777" w:rsidR="00617F4E" w:rsidRPr="00617F4E" w:rsidRDefault="00617F4E" w:rsidP="00617F4E"/>
    <w:p w14:paraId="1FC78491" w14:textId="2EA25ECD" w:rsidR="00EC12D4" w:rsidRDefault="002A3617" w:rsidP="00EC12D4">
      <w:r>
        <w:t xml:space="preserve">With flutter there are 3 categories for which automated testing falls, unit tests, widget tests (i.e. component test) and integration tests. According to flutter documentation, a well-tested application will have many unit and widget tests which are then tracked by code coverage (a software engineering concept which is defined as a percentage measure of the degree to which the source code of a program is executed when a particular set of tests are executed), along with enough integration tests to cover all important use cases. </w:t>
      </w:r>
    </w:p>
    <w:p w14:paraId="387AEA0F" w14:textId="77777777" w:rsidR="00617F4E" w:rsidRPr="00EC12D4" w:rsidRDefault="00617F4E" w:rsidP="00EC12D4"/>
    <w:p w14:paraId="3083B7AA" w14:textId="12E9AAAC" w:rsidR="009B697E" w:rsidRDefault="00442885" w:rsidP="009B697E">
      <w:pPr>
        <w:pStyle w:val="Heading2"/>
      </w:pPr>
      <w:bookmarkStart w:id="42" w:name="_Toc152320127"/>
      <w:r>
        <w:t>4</w:t>
      </w:r>
      <w:r w:rsidR="009B697E">
        <w:t xml:space="preserve">.3. </w:t>
      </w:r>
      <w:r>
        <w:tab/>
      </w:r>
      <w:r w:rsidR="00604B8B">
        <w:t>Plan for</w:t>
      </w:r>
      <w:r w:rsidR="009B697E">
        <w:t xml:space="preserve"> Evaluation</w:t>
      </w:r>
      <w:bookmarkEnd w:id="42"/>
    </w:p>
    <w:p w14:paraId="4829C741" w14:textId="77777777" w:rsidR="007B63DE" w:rsidRDefault="007B63DE" w:rsidP="009B697E">
      <w:pPr>
        <w:pStyle w:val="Heading2"/>
      </w:pPr>
    </w:p>
    <w:p w14:paraId="5923C5D2" w14:textId="5E9CA709" w:rsidR="008D7912" w:rsidRDefault="008D7912" w:rsidP="008D7912">
      <w:pPr>
        <w:pStyle w:val="Heading3"/>
      </w:pPr>
      <w:r>
        <w:t>4.3.1 Nielsens Heuristic Evaluation</w:t>
      </w:r>
    </w:p>
    <w:p w14:paraId="5D8290A0" w14:textId="77777777" w:rsidR="008D7912" w:rsidRDefault="008D7912" w:rsidP="008D7912"/>
    <w:p w14:paraId="17124772" w14:textId="76A2C927" w:rsidR="008D7912" w:rsidRDefault="008D7912" w:rsidP="008D7912">
      <w:r w:rsidRPr="008D7912">
        <w:t>Based on Jakob Nielsen's usability heuristics, it involves expert evaluators assessing the user interface against a set of</w:t>
      </w:r>
      <w:r>
        <w:t xml:space="preserve"> 10</w:t>
      </w:r>
      <w:r w:rsidRPr="008D7912">
        <w:t xml:space="preserve"> predefined usability principles</w:t>
      </w:r>
      <w:r>
        <w:t xml:space="preserve"> which are:</w:t>
      </w:r>
    </w:p>
    <w:p w14:paraId="73D8E3C4" w14:textId="7EC069FC" w:rsidR="008D7912" w:rsidRDefault="008D7912" w:rsidP="008D7912">
      <w:pPr>
        <w:pStyle w:val="ListParagraph"/>
        <w:numPr>
          <w:ilvl w:val="0"/>
          <w:numId w:val="7"/>
        </w:numPr>
      </w:pPr>
      <w:r>
        <w:t>Visibility of system status – Keeping users informed about what is happening.</w:t>
      </w:r>
    </w:p>
    <w:p w14:paraId="6D665377" w14:textId="64D83A38" w:rsidR="008D7912" w:rsidRDefault="008D7912" w:rsidP="008D7912">
      <w:pPr>
        <w:pStyle w:val="ListParagraph"/>
        <w:numPr>
          <w:ilvl w:val="0"/>
          <w:numId w:val="7"/>
        </w:numPr>
      </w:pPr>
      <w:r>
        <w:t>Match between system and the real world – Matching the user’s language based on region, follow real-world conventions.</w:t>
      </w:r>
    </w:p>
    <w:p w14:paraId="30EFDD3A" w14:textId="218AFCCD" w:rsidR="008D7912" w:rsidRDefault="008D7912" w:rsidP="008D7912">
      <w:pPr>
        <w:pStyle w:val="ListParagraph"/>
        <w:numPr>
          <w:ilvl w:val="0"/>
          <w:numId w:val="7"/>
        </w:numPr>
      </w:pPr>
      <w:r>
        <w:t>User control and freedom – Provide easy ways to undo actions and escape from errors.</w:t>
      </w:r>
    </w:p>
    <w:p w14:paraId="64A2B8D0" w14:textId="7611F3AA" w:rsidR="008D7912" w:rsidRDefault="008D7912" w:rsidP="008D7912">
      <w:pPr>
        <w:pStyle w:val="ListParagraph"/>
        <w:numPr>
          <w:ilvl w:val="0"/>
          <w:numId w:val="7"/>
        </w:numPr>
      </w:pPr>
      <w:r>
        <w:t>Consistency and standards – Follow platform conventions, maintain uniformity.</w:t>
      </w:r>
    </w:p>
    <w:p w14:paraId="6DB7C519" w14:textId="78A74769" w:rsidR="008D7912" w:rsidRDefault="008D7912" w:rsidP="008D7912">
      <w:pPr>
        <w:pStyle w:val="ListParagraph"/>
        <w:numPr>
          <w:ilvl w:val="0"/>
          <w:numId w:val="7"/>
        </w:numPr>
      </w:pPr>
      <w:r>
        <w:t>Error prevention – Anticipate user errors and prevent them where possible.</w:t>
      </w:r>
    </w:p>
    <w:p w14:paraId="69C46F37" w14:textId="7AD2F0E5" w:rsidR="008D7912" w:rsidRDefault="008D7912" w:rsidP="008D7912">
      <w:pPr>
        <w:pStyle w:val="ListParagraph"/>
        <w:numPr>
          <w:ilvl w:val="0"/>
          <w:numId w:val="7"/>
        </w:numPr>
      </w:pPr>
      <w:r>
        <w:t>Recognition rather than recall – Minimize users memory load, make actions and options visible.</w:t>
      </w:r>
    </w:p>
    <w:p w14:paraId="3DA2001C" w14:textId="5A2C4D1A" w:rsidR="008D7912" w:rsidRDefault="008D7912" w:rsidP="008D7912">
      <w:pPr>
        <w:pStyle w:val="ListParagraph"/>
        <w:numPr>
          <w:ilvl w:val="0"/>
          <w:numId w:val="7"/>
        </w:numPr>
      </w:pPr>
      <w:r>
        <w:t>Flexibility and efficiency of use – Cater to both novice and expert users.</w:t>
      </w:r>
    </w:p>
    <w:p w14:paraId="64059936" w14:textId="5CECFA35" w:rsidR="008D7912" w:rsidRDefault="008D7912" w:rsidP="008D7912">
      <w:pPr>
        <w:pStyle w:val="ListParagraph"/>
        <w:numPr>
          <w:ilvl w:val="0"/>
          <w:numId w:val="7"/>
        </w:numPr>
      </w:pPr>
      <w:r>
        <w:t>Aesthetic and minimalist design – Present only essential information, no extraneous details.</w:t>
      </w:r>
    </w:p>
    <w:p w14:paraId="7AAFB8E0" w14:textId="5FC4B866" w:rsidR="008D7912" w:rsidRDefault="008D7912" w:rsidP="008D7912">
      <w:pPr>
        <w:pStyle w:val="ListParagraph"/>
        <w:numPr>
          <w:ilvl w:val="0"/>
          <w:numId w:val="7"/>
        </w:numPr>
      </w:pPr>
      <w:r>
        <w:t>Help users recognize, diagnose, and recover from errors – Offer clear, concise error messages and guidance.</w:t>
      </w:r>
    </w:p>
    <w:p w14:paraId="099EF11F" w14:textId="77BB1B0E" w:rsidR="008D7912" w:rsidRDefault="008D7912" w:rsidP="008D7912">
      <w:pPr>
        <w:pStyle w:val="ListParagraph"/>
        <w:numPr>
          <w:ilvl w:val="0"/>
          <w:numId w:val="7"/>
        </w:numPr>
      </w:pPr>
      <w:r>
        <w:t>Help and documentation – Provide relevant, accessible information to assist users.</w:t>
      </w:r>
    </w:p>
    <w:p w14:paraId="272D6211" w14:textId="77777777" w:rsidR="006150FF" w:rsidRDefault="006150FF" w:rsidP="006150FF">
      <w:pPr>
        <w:pStyle w:val="ListParagraph"/>
        <w:ind w:left="888"/>
      </w:pPr>
    </w:p>
    <w:p w14:paraId="4B457062" w14:textId="77777777" w:rsidR="006150FF" w:rsidRDefault="006150FF" w:rsidP="006150FF">
      <w:pPr>
        <w:keepNext/>
        <w:tabs>
          <w:tab w:val="left" w:pos="1924"/>
        </w:tabs>
        <w:jc w:val="center"/>
      </w:pPr>
      <w:r>
        <w:rPr>
          <w:noProof/>
        </w:rPr>
        <w:lastRenderedPageBreak/>
        <w:drawing>
          <wp:inline distT="0" distB="0" distL="0" distR="0" wp14:anchorId="09EA2800" wp14:editId="2C7D45DB">
            <wp:extent cx="5731510" cy="2579370"/>
            <wp:effectExtent l="0" t="0" r="2540" b="0"/>
            <wp:docPr id="179642371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423712" name="Picture 1" descr="A screenshot of a computer&#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2579370"/>
                    </a:xfrm>
                    <a:prstGeom prst="rect">
                      <a:avLst/>
                    </a:prstGeom>
                    <a:noFill/>
                    <a:ln>
                      <a:noFill/>
                    </a:ln>
                  </pic:spPr>
                </pic:pic>
              </a:graphicData>
            </a:graphic>
          </wp:inline>
        </w:drawing>
      </w:r>
    </w:p>
    <w:p w14:paraId="072D035D" w14:textId="7C733837" w:rsidR="008D7912" w:rsidRDefault="006150FF" w:rsidP="006150FF">
      <w:pPr>
        <w:pStyle w:val="Caption"/>
        <w:jc w:val="center"/>
      </w:pPr>
      <w:r>
        <w:t xml:space="preserve">Figure </w:t>
      </w:r>
      <w:r>
        <w:fldChar w:fldCharType="begin"/>
      </w:r>
      <w:r>
        <w:instrText xml:space="preserve"> SEQ Figure \* ARABIC </w:instrText>
      </w:r>
      <w:r>
        <w:fldChar w:fldCharType="separate"/>
      </w:r>
      <w:r>
        <w:rPr>
          <w:noProof/>
        </w:rPr>
        <w:t>5</w:t>
      </w:r>
      <w:r>
        <w:fldChar w:fldCharType="end"/>
      </w:r>
      <w:r>
        <w:t xml:space="preserve"> - Nielsens 10 Heuristics </w:t>
      </w:r>
      <w:r>
        <w:fldChar w:fldCharType="begin"/>
      </w:r>
      <w:r>
        <w:instrText xml:space="preserve"> ADDIN ZOTERO_ITEM CSL_CITATION {"citationID":"QOoqsWmZ","properties":{"formattedCitation":"(22)","plainCitation":"(22)","noteIndex":0},"citationItems":[{"id":132,"uris":["http://zotero.org/groups/5237466/items/UYMNZUD5"],"itemData":{"id":132,"type":"post-weblog","abstract":"This article covers how my team adopts Nielsen’s 10 Usability Heuristics to the Interaction Design of our application.","container-title":"Medium","language":"en","title":"How My Team Uses Nielsen’s 10 Usability Heuristics in Our Application","URL":"https://medium.com/@hazlazuardi/how-my-team-uses-nielsens-10-usability-heuristics-in-our-application-865fef19220d","author":[{"family":"Hazlazuardi","given":""}],"accessed":{"date-parts":[["2023",12,1]]},"issued":{"date-parts":[["2021",10,3]]}}}],"schema":"https://github.com/citation-style-language/schema/raw/master/csl-citation.json"} </w:instrText>
      </w:r>
      <w:r>
        <w:fldChar w:fldCharType="separate"/>
      </w:r>
      <w:r w:rsidRPr="006150FF">
        <w:rPr>
          <w:rFonts w:ascii="Calibri" w:hAnsi="Calibri" w:cs="Calibri"/>
        </w:rPr>
        <w:t>(22)</w:t>
      </w:r>
      <w:r>
        <w:fldChar w:fldCharType="end"/>
      </w:r>
    </w:p>
    <w:p w14:paraId="59C07B16" w14:textId="77777777" w:rsidR="006150FF" w:rsidRPr="006150FF" w:rsidRDefault="006150FF" w:rsidP="006150FF"/>
    <w:p w14:paraId="3066B901" w14:textId="0E6013C5" w:rsidR="008D7912" w:rsidRDefault="006150FF" w:rsidP="006150FF">
      <w:pPr>
        <w:pStyle w:val="Heading3"/>
      </w:pPr>
      <w:bookmarkStart w:id="43" w:name="_Toc152320128"/>
      <w:r>
        <w:t>4.3.2 Benchmark Testing</w:t>
      </w:r>
    </w:p>
    <w:p w14:paraId="2062ADEA" w14:textId="77777777" w:rsidR="006150FF" w:rsidRDefault="006150FF" w:rsidP="006150FF"/>
    <w:p w14:paraId="6F7090F0" w14:textId="26027C06" w:rsidR="006150FF" w:rsidRDefault="006150FF" w:rsidP="006150FF">
      <w:pPr>
        <w:pStyle w:val="Heading3"/>
      </w:pPr>
      <w:r>
        <w:t>4.3.3 User Surveys and Feedback</w:t>
      </w:r>
    </w:p>
    <w:p w14:paraId="2A033963" w14:textId="77777777" w:rsidR="006150FF" w:rsidRDefault="006150FF" w:rsidP="006150FF"/>
    <w:p w14:paraId="74134D0A" w14:textId="1F8B803E" w:rsidR="006150FF" w:rsidRDefault="006150FF" w:rsidP="006150FF">
      <w:pPr>
        <w:pStyle w:val="Heading3"/>
      </w:pPr>
      <w:r>
        <w:t>4.3.4 Usability Testing</w:t>
      </w:r>
    </w:p>
    <w:p w14:paraId="783009E3" w14:textId="77777777" w:rsidR="006150FF" w:rsidRDefault="006150FF" w:rsidP="006150FF"/>
    <w:p w14:paraId="7FE7459C" w14:textId="2D0E8B0A" w:rsidR="006150FF" w:rsidRDefault="006150FF" w:rsidP="006150FF">
      <w:pPr>
        <w:pStyle w:val="Heading3"/>
      </w:pPr>
      <w:r>
        <w:t>4.3.5 Feature Analysis</w:t>
      </w:r>
    </w:p>
    <w:p w14:paraId="5E038043" w14:textId="77777777" w:rsidR="006150FF" w:rsidRDefault="006150FF" w:rsidP="006150FF"/>
    <w:p w14:paraId="40A894E9" w14:textId="0039A840" w:rsidR="006150FF" w:rsidRDefault="006150FF" w:rsidP="006150FF">
      <w:pPr>
        <w:pStyle w:val="Heading3"/>
      </w:pPr>
      <w:r>
        <w:t>4.3.6 Cost-Benefit Analysis</w:t>
      </w:r>
    </w:p>
    <w:p w14:paraId="574B3E16" w14:textId="77777777" w:rsidR="006150FF" w:rsidRDefault="006150FF" w:rsidP="006150FF"/>
    <w:p w14:paraId="328F2BF1" w14:textId="3421F99B" w:rsidR="006150FF" w:rsidRDefault="006150FF" w:rsidP="006150FF">
      <w:pPr>
        <w:pStyle w:val="Heading3"/>
      </w:pPr>
      <w:r>
        <w:t>4.3.7 Compliance Testing</w:t>
      </w:r>
    </w:p>
    <w:p w14:paraId="1A686258" w14:textId="77777777" w:rsidR="006150FF" w:rsidRDefault="006150FF" w:rsidP="006150FF"/>
    <w:p w14:paraId="383DF0CA" w14:textId="24401878" w:rsidR="006150FF" w:rsidRDefault="006150FF" w:rsidP="006150FF">
      <w:pPr>
        <w:pStyle w:val="Heading3"/>
      </w:pPr>
      <w:r>
        <w:t>4.3.8 Scalability Testing</w:t>
      </w:r>
    </w:p>
    <w:p w14:paraId="337C0C3D" w14:textId="77777777" w:rsidR="006150FF" w:rsidRDefault="006150FF" w:rsidP="006150FF"/>
    <w:p w14:paraId="2839839E" w14:textId="78492CAE" w:rsidR="006150FF" w:rsidRDefault="006150FF" w:rsidP="006150FF">
      <w:pPr>
        <w:pStyle w:val="Heading3"/>
      </w:pPr>
      <w:r>
        <w:t>4.3.9 Reliability Testing</w:t>
      </w:r>
    </w:p>
    <w:p w14:paraId="110FFBAC" w14:textId="77777777" w:rsidR="006150FF" w:rsidRDefault="006150FF" w:rsidP="006150FF"/>
    <w:p w14:paraId="27723AB8" w14:textId="249C477B" w:rsidR="006150FF" w:rsidRDefault="006150FF" w:rsidP="006150FF">
      <w:pPr>
        <w:pStyle w:val="Heading3"/>
      </w:pPr>
      <w:r>
        <w:t>4.3.10 Accessibility Testing</w:t>
      </w:r>
    </w:p>
    <w:p w14:paraId="2F2231D3" w14:textId="77777777" w:rsidR="006150FF" w:rsidRDefault="006150FF" w:rsidP="006150FF"/>
    <w:p w14:paraId="5EFAF409" w14:textId="48A31E22" w:rsidR="006150FF" w:rsidRDefault="006150FF" w:rsidP="006150FF">
      <w:pPr>
        <w:pStyle w:val="Heading3"/>
      </w:pPr>
      <w:r>
        <w:t>4.3.11 Selected Evaluation Strategies</w:t>
      </w:r>
    </w:p>
    <w:p w14:paraId="71928369" w14:textId="77777777" w:rsidR="006150FF" w:rsidRPr="006150FF" w:rsidRDefault="006150FF" w:rsidP="006150FF"/>
    <w:p w14:paraId="05CDE1EF" w14:textId="74F32F33" w:rsidR="009B697E" w:rsidRDefault="00442885" w:rsidP="009B697E">
      <w:pPr>
        <w:pStyle w:val="Heading2"/>
      </w:pPr>
      <w:r>
        <w:t>4</w:t>
      </w:r>
      <w:r w:rsidR="002159FA">
        <w:t>.4.</w:t>
      </w:r>
      <w:r w:rsidR="009B697E">
        <w:t xml:space="preserve"> </w:t>
      </w:r>
      <w:r>
        <w:tab/>
      </w:r>
      <w:r w:rsidR="009B697E">
        <w:t>Conclusions</w:t>
      </w:r>
      <w:bookmarkEnd w:id="43"/>
    </w:p>
    <w:p w14:paraId="46612EB8" w14:textId="77777777" w:rsidR="009B697E" w:rsidRDefault="009B697E" w:rsidP="009B697E"/>
    <w:p w14:paraId="194A18B8" w14:textId="77777777" w:rsidR="007B01AD" w:rsidRDefault="007B01AD">
      <w:pPr>
        <w:rPr>
          <w:rFonts w:asciiTheme="majorHAnsi" w:eastAsiaTheme="majorEastAsia" w:hAnsiTheme="majorHAnsi" w:cstheme="majorBidi"/>
          <w:color w:val="2E74B5" w:themeColor="accent1" w:themeShade="BF"/>
          <w:sz w:val="32"/>
          <w:szCs w:val="32"/>
        </w:rPr>
      </w:pPr>
      <w:r>
        <w:br w:type="page"/>
      </w:r>
    </w:p>
    <w:p w14:paraId="6912C900" w14:textId="35DC1E5A" w:rsidR="00442885" w:rsidRDefault="00442885" w:rsidP="00442885">
      <w:pPr>
        <w:pStyle w:val="Heading1"/>
      </w:pPr>
      <w:bookmarkStart w:id="44" w:name="_Toc152320129"/>
      <w:r>
        <w:lastRenderedPageBreak/>
        <w:t>5. Prototype Development</w:t>
      </w:r>
      <w:bookmarkEnd w:id="44"/>
      <w:r>
        <w:t xml:space="preserve"> </w:t>
      </w:r>
    </w:p>
    <w:p w14:paraId="10B5F2C6" w14:textId="77777777" w:rsidR="00442885" w:rsidRDefault="00442885" w:rsidP="00442885"/>
    <w:p w14:paraId="2F2F4D61" w14:textId="77777777" w:rsidR="00442885" w:rsidRPr="00F77FE7" w:rsidRDefault="00442885" w:rsidP="00442885">
      <w:pPr>
        <w:rPr>
          <w:b/>
          <w:u w:val="single"/>
        </w:rPr>
      </w:pPr>
      <w:r>
        <w:rPr>
          <w:b/>
          <w:u w:val="single"/>
        </w:rPr>
        <w:t>As least 2</w:t>
      </w:r>
      <w:r w:rsidRPr="00F77FE7">
        <w:rPr>
          <w:b/>
          <w:u w:val="single"/>
        </w:rPr>
        <w:t xml:space="preserve"> pages, but as many as you like</w:t>
      </w:r>
      <w:r>
        <w:rPr>
          <w:b/>
          <w:u w:val="single"/>
        </w:rPr>
        <w:t xml:space="preserve"> (but lots of code samples).</w:t>
      </w:r>
    </w:p>
    <w:p w14:paraId="44B84599" w14:textId="77777777" w:rsidR="00442885" w:rsidRDefault="00442885" w:rsidP="00442885"/>
    <w:p w14:paraId="6C52E3BC" w14:textId="41ADB1AE" w:rsidR="00442885" w:rsidRDefault="00442885" w:rsidP="00442885">
      <w:pPr>
        <w:pStyle w:val="Heading2"/>
      </w:pPr>
      <w:bookmarkStart w:id="45" w:name="_Toc152320130"/>
      <w:r>
        <w:t>5.1. Introduction</w:t>
      </w:r>
      <w:bookmarkEnd w:id="45"/>
    </w:p>
    <w:p w14:paraId="42F78561" w14:textId="77777777" w:rsidR="00442885" w:rsidRPr="007B63DE" w:rsidRDefault="00442885" w:rsidP="00442885"/>
    <w:p w14:paraId="2CC4AB3D" w14:textId="3F86333B" w:rsidR="00442885" w:rsidRDefault="00442885" w:rsidP="00442885">
      <w:pPr>
        <w:pStyle w:val="Heading2"/>
      </w:pPr>
      <w:bookmarkStart w:id="46" w:name="_Toc152320131"/>
      <w:r>
        <w:t>5.2. Prototype Development</w:t>
      </w:r>
      <w:bookmarkEnd w:id="46"/>
    </w:p>
    <w:p w14:paraId="0FEA0434" w14:textId="77777777" w:rsidR="00442885" w:rsidRDefault="00442885" w:rsidP="00442885"/>
    <w:p w14:paraId="3A036811" w14:textId="77777777" w:rsidR="00442885" w:rsidRPr="007B63DE" w:rsidRDefault="00442885" w:rsidP="00442885"/>
    <w:p w14:paraId="2FBC197C" w14:textId="1A68422A" w:rsidR="00442885" w:rsidRDefault="00442885" w:rsidP="00442885">
      <w:pPr>
        <w:pStyle w:val="Heading2"/>
      </w:pPr>
      <w:bookmarkStart w:id="47" w:name="_Toc152320132"/>
      <w:r>
        <w:t>5.</w:t>
      </w:r>
      <w:r w:rsidR="00BF313E">
        <w:t>3</w:t>
      </w:r>
      <w:r>
        <w:t>. Other Sections</w:t>
      </w:r>
      <w:bookmarkEnd w:id="47"/>
    </w:p>
    <w:p w14:paraId="5E2A848F" w14:textId="77777777" w:rsidR="00442885" w:rsidRDefault="00442885" w:rsidP="00442885"/>
    <w:p w14:paraId="5E6B6A1E" w14:textId="77777777" w:rsidR="00442885" w:rsidRPr="007B63DE" w:rsidRDefault="00442885" w:rsidP="00442885"/>
    <w:p w14:paraId="59D2F8DB" w14:textId="2CBF1608" w:rsidR="00442885" w:rsidRDefault="00442885" w:rsidP="00442885">
      <w:pPr>
        <w:pStyle w:val="Heading2"/>
      </w:pPr>
      <w:bookmarkStart w:id="48" w:name="_Toc152320133"/>
      <w:r>
        <w:t>5.</w:t>
      </w:r>
      <w:r w:rsidR="00BF313E">
        <w:t>4</w:t>
      </w:r>
      <w:r>
        <w:t>. Conclusions</w:t>
      </w:r>
      <w:bookmarkEnd w:id="48"/>
    </w:p>
    <w:p w14:paraId="0DA1E259" w14:textId="77777777" w:rsidR="00442885" w:rsidRDefault="00442885" w:rsidP="00442885"/>
    <w:p w14:paraId="25CC1ACE" w14:textId="77777777" w:rsidR="00442885" w:rsidRDefault="00442885" w:rsidP="00442885">
      <w:pPr>
        <w:rPr>
          <w:rFonts w:asciiTheme="majorHAnsi" w:eastAsiaTheme="majorEastAsia" w:hAnsiTheme="majorHAnsi" w:cstheme="majorBidi"/>
          <w:color w:val="2E74B5" w:themeColor="accent1" w:themeShade="BF"/>
          <w:sz w:val="32"/>
          <w:szCs w:val="32"/>
        </w:rPr>
      </w:pPr>
      <w:r>
        <w:br w:type="page"/>
      </w:r>
    </w:p>
    <w:p w14:paraId="4AA31672" w14:textId="77777777" w:rsidR="009B697E" w:rsidRDefault="009B697E" w:rsidP="009B697E">
      <w:pPr>
        <w:pStyle w:val="Heading1"/>
      </w:pPr>
      <w:bookmarkStart w:id="49" w:name="_Toc152320134"/>
      <w:r>
        <w:lastRenderedPageBreak/>
        <w:t xml:space="preserve">6. </w:t>
      </w:r>
      <w:r w:rsidR="00604B8B">
        <w:t>Issues</w:t>
      </w:r>
      <w:r>
        <w:t xml:space="preserve"> and Future Work</w:t>
      </w:r>
      <w:bookmarkEnd w:id="49"/>
    </w:p>
    <w:p w14:paraId="6DA0F7D1" w14:textId="77777777" w:rsidR="00F77FE7" w:rsidRDefault="00F77FE7" w:rsidP="00F77FE7"/>
    <w:p w14:paraId="1D4AB255" w14:textId="39BD0367" w:rsidR="009B697E" w:rsidRDefault="009B697E" w:rsidP="009B697E">
      <w:pPr>
        <w:pStyle w:val="Heading2"/>
      </w:pPr>
      <w:bookmarkStart w:id="50" w:name="_Toc152320135"/>
      <w:r>
        <w:t>6.1. Introduction</w:t>
      </w:r>
      <w:bookmarkEnd w:id="50"/>
    </w:p>
    <w:p w14:paraId="55A830AF" w14:textId="77777777" w:rsidR="007B63DE" w:rsidRPr="007B63DE" w:rsidRDefault="007B63DE" w:rsidP="007B63DE"/>
    <w:p w14:paraId="30608031" w14:textId="23385FBC" w:rsidR="009B697E" w:rsidRDefault="009B697E" w:rsidP="009B697E">
      <w:pPr>
        <w:pStyle w:val="Heading2"/>
      </w:pPr>
      <w:bookmarkStart w:id="51" w:name="_Toc152320136"/>
      <w:r>
        <w:t xml:space="preserve">6.2. </w:t>
      </w:r>
      <w:r w:rsidR="00604B8B">
        <w:t>Issues and Risks</w:t>
      </w:r>
      <w:bookmarkEnd w:id="51"/>
    </w:p>
    <w:p w14:paraId="0122B0BF" w14:textId="77777777" w:rsidR="007B63DE" w:rsidRDefault="007B63DE" w:rsidP="009B697E">
      <w:pPr>
        <w:pStyle w:val="Heading2"/>
      </w:pPr>
    </w:p>
    <w:p w14:paraId="2AE333CE" w14:textId="44BD768E" w:rsidR="00536DA2" w:rsidRDefault="009B697E" w:rsidP="009B697E">
      <w:pPr>
        <w:pStyle w:val="Heading2"/>
      </w:pPr>
      <w:bookmarkStart w:id="52" w:name="_Toc152320137"/>
      <w:r>
        <w:t xml:space="preserve">6.3. </w:t>
      </w:r>
      <w:r w:rsidR="00604B8B">
        <w:t>Plans and Future Work</w:t>
      </w:r>
      <w:bookmarkEnd w:id="52"/>
    </w:p>
    <w:p w14:paraId="694723F3" w14:textId="77777777" w:rsidR="00604B8B" w:rsidRDefault="00604B8B" w:rsidP="00604B8B"/>
    <w:p w14:paraId="693B1CDF" w14:textId="3379F576" w:rsidR="00604B8B" w:rsidRPr="00604B8B" w:rsidRDefault="00604B8B" w:rsidP="00604B8B">
      <w:pPr>
        <w:pStyle w:val="Heading3"/>
      </w:pPr>
      <w:bookmarkStart w:id="53" w:name="_Toc152320138"/>
      <w:r>
        <w:t>6.3.1. GANTT Chart</w:t>
      </w:r>
      <w:bookmarkEnd w:id="53"/>
    </w:p>
    <w:p w14:paraId="1BCF7546" w14:textId="2B0EA7C9" w:rsidR="008A58DD" w:rsidRDefault="00B0430B" w:rsidP="008A58DD">
      <w:r>
        <w:rPr>
          <w:noProof/>
        </w:rPr>
        <w:drawing>
          <wp:inline distT="0" distB="0" distL="0" distR="0" wp14:anchorId="6C478DFA" wp14:editId="70BB0B58">
            <wp:extent cx="6032500" cy="3959258"/>
            <wp:effectExtent l="0" t="0" r="6350" b="3175"/>
            <wp:docPr id="1652022419" name="Picture 1" descr="A screenshot of a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022419" name="Picture 1" descr="A screenshot of a project&#10;&#10;Description automatically generated"/>
                    <pic:cNvPicPr/>
                  </pic:nvPicPr>
                  <pic:blipFill>
                    <a:blip r:embed="rId17"/>
                    <a:stretch>
                      <a:fillRect/>
                    </a:stretch>
                  </pic:blipFill>
                  <pic:spPr>
                    <a:xfrm>
                      <a:off x="0" y="0"/>
                      <a:ext cx="6045541" cy="3967817"/>
                    </a:xfrm>
                    <a:prstGeom prst="rect">
                      <a:avLst/>
                    </a:prstGeom>
                  </pic:spPr>
                </pic:pic>
              </a:graphicData>
            </a:graphic>
          </wp:inline>
        </w:drawing>
      </w:r>
    </w:p>
    <w:p w14:paraId="00D2C53E" w14:textId="77777777" w:rsidR="008A58DD" w:rsidRDefault="008A58DD">
      <w:r>
        <w:br w:type="page"/>
      </w:r>
    </w:p>
    <w:p w14:paraId="30E58197" w14:textId="77777777" w:rsidR="008A58DD" w:rsidRDefault="008A58DD" w:rsidP="008A58DD">
      <w:pPr>
        <w:pStyle w:val="Heading1"/>
      </w:pPr>
      <w:bookmarkStart w:id="54" w:name="_Toc152320139"/>
      <w:r>
        <w:lastRenderedPageBreak/>
        <w:t>Bibliography</w:t>
      </w:r>
      <w:bookmarkEnd w:id="54"/>
    </w:p>
    <w:p w14:paraId="6FB27B4D" w14:textId="77777777" w:rsidR="006150FF" w:rsidRPr="006150FF" w:rsidRDefault="00E228CA" w:rsidP="006150FF">
      <w:pPr>
        <w:pStyle w:val="Bibliography"/>
        <w:rPr>
          <w:rFonts w:ascii="Calibri" w:hAnsi="Calibri" w:cs="Calibri"/>
        </w:rPr>
      </w:pPr>
      <w:r>
        <w:fldChar w:fldCharType="begin"/>
      </w:r>
      <w:r w:rsidR="003F7F55">
        <w:instrText xml:space="preserve"> ADDIN ZOTERO_BIBL {"uncited":[],"omitted":[],"custom":[]} CSL_BIBLIOGRAPHY </w:instrText>
      </w:r>
      <w:r>
        <w:fldChar w:fldCharType="separate"/>
      </w:r>
      <w:r w:rsidR="006150FF" w:rsidRPr="006150FF">
        <w:rPr>
          <w:rFonts w:ascii="Calibri" w:hAnsi="Calibri" w:cs="Calibri"/>
        </w:rPr>
        <w:t>1.</w:t>
      </w:r>
      <w:r w:rsidR="006150FF" w:rsidRPr="006150FF">
        <w:rPr>
          <w:rFonts w:ascii="Calibri" w:hAnsi="Calibri" w:cs="Calibri"/>
        </w:rPr>
        <w:tab/>
        <w:t xml:space="preserve">Chandrashekar P. Do mental health mobile apps work: evidence and recommendations for designing high-efficacy mental health mobile apps. mHealth. 2018 Mar 23;4:6. </w:t>
      </w:r>
    </w:p>
    <w:p w14:paraId="2D312A31" w14:textId="77777777" w:rsidR="006150FF" w:rsidRPr="006150FF" w:rsidRDefault="006150FF" w:rsidP="006150FF">
      <w:pPr>
        <w:pStyle w:val="Bibliography"/>
        <w:rPr>
          <w:rFonts w:ascii="Calibri" w:hAnsi="Calibri" w:cs="Calibri"/>
        </w:rPr>
      </w:pPr>
      <w:r w:rsidRPr="006150FF">
        <w:rPr>
          <w:rFonts w:ascii="Calibri" w:hAnsi="Calibri" w:cs="Calibri"/>
        </w:rPr>
        <w:t>2.</w:t>
      </w:r>
      <w:r w:rsidRPr="006150FF">
        <w:rPr>
          <w:rFonts w:ascii="Calibri" w:hAnsi="Calibri" w:cs="Calibri"/>
        </w:rPr>
        <w:tab/>
        <w:t>Quenza - Apps on Google Play [Internet]. [cited 2023 Nov 28]. Available from: https://play.google.com/store/apps/details?id=com.quenza.app&amp;hl=en</w:t>
      </w:r>
    </w:p>
    <w:p w14:paraId="522C5EF5" w14:textId="77777777" w:rsidR="006150FF" w:rsidRPr="006150FF" w:rsidRDefault="006150FF" w:rsidP="006150FF">
      <w:pPr>
        <w:pStyle w:val="Bibliography"/>
        <w:rPr>
          <w:rFonts w:ascii="Calibri" w:hAnsi="Calibri" w:cs="Calibri"/>
        </w:rPr>
      </w:pPr>
      <w:r w:rsidRPr="006150FF">
        <w:rPr>
          <w:rFonts w:ascii="Calibri" w:hAnsi="Calibri" w:cs="Calibri"/>
        </w:rPr>
        <w:t>3.</w:t>
      </w:r>
      <w:r w:rsidRPr="006150FF">
        <w:rPr>
          <w:rFonts w:ascii="Calibri" w:hAnsi="Calibri" w:cs="Calibri"/>
        </w:rPr>
        <w:tab/>
        <w:t>About - Daylio Knowledge Base [Internet]. [cited 2023 Nov 28]. Available from: https://faq.daylio.net/category/23-about</w:t>
      </w:r>
    </w:p>
    <w:p w14:paraId="0B43CFF3" w14:textId="77777777" w:rsidR="006150FF" w:rsidRPr="006150FF" w:rsidRDefault="006150FF" w:rsidP="006150FF">
      <w:pPr>
        <w:pStyle w:val="Bibliography"/>
        <w:rPr>
          <w:rFonts w:ascii="Calibri" w:hAnsi="Calibri" w:cs="Calibri"/>
        </w:rPr>
      </w:pPr>
      <w:r w:rsidRPr="006150FF">
        <w:rPr>
          <w:rFonts w:ascii="Calibri" w:hAnsi="Calibri" w:cs="Calibri"/>
        </w:rPr>
        <w:t>4.</w:t>
      </w:r>
      <w:r w:rsidRPr="006150FF">
        <w:rPr>
          <w:rFonts w:ascii="Calibri" w:hAnsi="Calibri" w:cs="Calibri"/>
        </w:rPr>
        <w:tab/>
        <w:t>App Store [Internet]. 2021 [cited 2023 Nov 28]. ‎Moodnotes - Mood Tracker. Available from: https://apps.apple.com/us/app/moodnotes-mood-tracker/id1019230398</w:t>
      </w:r>
    </w:p>
    <w:p w14:paraId="438D42D1" w14:textId="77777777" w:rsidR="006150FF" w:rsidRPr="006150FF" w:rsidRDefault="006150FF" w:rsidP="006150FF">
      <w:pPr>
        <w:pStyle w:val="Bibliography"/>
        <w:rPr>
          <w:rFonts w:ascii="Calibri" w:hAnsi="Calibri" w:cs="Calibri"/>
        </w:rPr>
      </w:pPr>
      <w:r w:rsidRPr="006150FF">
        <w:rPr>
          <w:rFonts w:ascii="Calibri" w:hAnsi="Calibri" w:cs="Calibri"/>
        </w:rPr>
        <w:t>5.</w:t>
      </w:r>
      <w:r w:rsidRPr="006150FF">
        <w:rPr>
          <w:rFonts w:ascii="Calibri" w:hAnsi="Calibri" w:cs="Calibri"/>
        </w:rPr>
        <w:tab/>
        <w:t>App Store [Internet]. 2023 [cited 2023 Nov 28]. ‎eMoods Bipolar Mood Tracker. Available from: https://apps.apple.com/us/app/emoods-bipolar-mood-tracker/id1184456130</w:t>
      </w:r>
    </w:p>
    <w:p w14:paraId="1D4925D8" w14:textId="77777777" w:rsidR="006150FF" w:rsidRPr="006150FF" w:rsidRDefault="006150FF" w:rsidP="006150FF">
      <w:pPr>
        <w:pStyle w:val="Bibliography"/>
        <w:rPr>
          <w:rFonts w:ascii="Calibri" w:hAnsi="Calibri" w:cs="Calibri"/>
        </w:rPr>
      </w:pPr>
      <w:r w:rsidRPr="006150FF">
        <w:rPr>
          <w:rFonts w:ascii="Calibri" w:hAnsi="Calibri" w:cs="Calibri"/>
        </w:rPr>
        <w:t>6.</w:t>
      </w:r>
      <w:r w:rsidRPr="006150FF">
        <w:rPr>
          <w:rFonts w:ascii="Calibri" w:hAnsi="Calibri" w:cs="Calibri"/>
        </w:rPr>
        <w:tab/>
        <w:t>Theratrak – Apps on Google Play [Internet]. [cited 2023 Nov 28]. Available from: https://play.google.com/store/apps/details?id=co.theratrak.Theratrak&amp;hl=en_IE</w:t>
      </w:r>
    </w:p>
    <w:p w14:paraId="1A3D81C0" w14:textId="77777777" w:rsidR="006150FF" w:rsidRPr="006150FF" w:rsidRDefault="006150FF" w:rsidP="006150FF">
      <w:pPr>
        <w:pStyle w:val="Bibliography"/>
        <w:rPr>
          <w:rFonts w:ascii="Calibri" w:hAnsi="Calibri" w:cs="Calibri"/>
        </w:rPr>
      </w:pPr>
      <w:r w:rsidRPr="006150FF">
        <w:rPr>
          <w:rFonts w:ascii="Calibri" w:hAnsi="Calibri" w:cs="Calibri"/>
        </w:rPr>
        <w:t>7.</w:t>
      </w:r>
      <w:r w:rsidRPr="006150FF">
        <w:rPr>
          <w:rFonts w:ascii="Calibri" w:hAnsi="Calibri" w:cs="Calibri"/>
        </w:rPr>
        <w:tab/>
        <w:t>Android | Definition, History, &amp; Facts | Britannica [Internet]. 2023 [cited 2023 Nov 30]. Available from: https://www.britannica.com/technology/Android-operating-system</w:t>
      </w:r>
    </w:p>
    <w:p w14:paraId="44A751A8" w14:textId="77777777" w:rsidR="006150FF" w:rsidRPr="006150FF" w:rsidRDefault="006150FF" w:rsidP="006150FF">
      <w:pPr>
        <w:pStyle w:val="Bibliography"/>
        <w:rPr>
          <w:rFonts w:ascii="Calibri" w:hAnsi="Calibri" w:cs="Calibri"/>
        </w:rPr>
      </w:pPr>
      <w:r w:rsidRPr="006150FF">
        <w:rPr>
          <w:rFonts w:ascii="Calibri" w:hAnsi="Calibri" w:cs="Calibri"/>
        </w:rPr>
        <w:t>8.</w:t>
      </w:r>
      <w:r w:rsidRPr="006150FF">
        <w:rPr>
          <w:rFonts w:ascii="Calibri" w:hAnsi="Calibri" w:cs="Calibri"/>
        </w:rPr>
        <w:tab/>
        <w:t>IOS | Apple, Updates, Software, &amp; Origin | Britannica [Internet]. 2023 [cited 2023 Nov 30]. Available from: https://www.britannica.com/topic/iOS</w:t>
      </w:r>
    </w:p>
    <w:p w14:paraId="61F468A1" w14:textId="77777777" w:rsidR="006150FF" w:rsidRPr="006150FF" w:rsidRDefault="006150FF" w:rsidP="006150FF">
      <w:pPr>
        <w:pStyle w:val="Bibliography"/>
        <w:rPr>
          <w:rFonts w:ascii="Calibri" w:hAnsi="Calibri" w:cs="Calibri"/>
        </w:rPr>
      </w:pPr>
      <w:r w:rsidRPr="006150FF">
        <w:rPr>
          <w:rFonts w:ascii="Calibri" w:hAnsi="Calibri" w:cs="Calibri"/>
        </w:rPr>
        <w:t>9.</w:t>
      </w:r>
      <w:r w:rsidRPr="006150FF">
        <w:rPr>
          <w:rFonts w:ascii="Calibri" w:hAnsi="Calibri" w:cs="Calibri"/>
        </w:rPr>
        <w:tab/>
        <w:t>What is Windows? [Internet]. [cited 2023 Nov 30]. Available from: https://www.computerhope.com/jargon/w/windows.htm</w:t>
      </w:r>
    </w:p>
    <w:p w14:paraId="785ED714" w14:textId="77777777" w:rsidR="006150FF" w:rsidRPr="006150FF" w:rsidRDefault="006150FF" w:rsidP="006150FF">
      <w:pPr>
        <w:pStyle w:val="Bibliography"/>
        <w:rPr>
          <w:rFonts w:ascii="Calibri" w:hAnsi="Calibri" w:cs="Calibri"/>
        </w:rPr>
      </w:pPr>
      <w:r w:rsidRPr="006150FF">
        <w:rPr>
          <w:rFonts w:ascii="Calibri" w:hAnsi="Calibri" w:cs="Calibri"/>
        </w:rPr>
        <w:t>10.</w:t>
      </w:r>
      <w:r w:rsidRPr="006150FF">
        <w:rPr>
          <w:rFonts w:ascii="Calibri" w:hAnsi="Calibri" w:cs="Calibri"/>
        </w:rPr>
        <w:tab/>
        <w:t>Statista [Internet]. [cited 2023 Nov 30]. Desktop operating system market share 2013-2023. Available from: https://www.statista.com/statistics/218089/global-market-share-of-windows-7/</w:t>
      </w:r>
    </w:p>
    <w:p w14:paraId="696E1E5D" w14:textId="77777777" w:rsidR="006150FF" w:rsidRPr="006150FF" w:rsidRDefault="006150FF" w:rsidP="006150FF">
      <w:pPr>
        <w:pStyle w:val="Bibliography"/>
        <w:rPr>
          <w:rFonts w:ascii="Calibri" w:hAnsi="Calibri" w:cs="Calibri"/>
        </w:rPr>
      </w:pPr>
      <w:r w:rsidRPr="006150FF">
        <w:rPr>
          <w:rFonts w:ascii="Calibri" w:hAnsi="Calibri" w:cs="Calibri"/>
        </w:rPr>
        <w:t>11.</w:t>
      </w:r>
      <w:r w:rsidRPr="006150FF">
        <w:rPr>
          <w:rFonts w:ascii="Calibri" w:hAnsi="Calibri" w:cs="Calibri"/>
        </w:rPr>
        <w:tab/>
        <w:t>StatCounter Global Stats [Internet]. [cited 2023 Nov 30]. Desktop Operating System Market Share Worldwide. Available from: https://gs.statcounter.com/os-market-share/desktop/worldwide</w:t>
      </w:r>
    </w:p>
    <w:p w14:paraId="408FB89E" w14:textId="77777777" w:rsidR="006150FF" w:rsidRPr="006150FF" w:rsidRDefault="006150FF" w:rsidP="006150FF">
      <w:pPr>
        <w:pStyle w:val="Bibliography"/>
        <w:rPr>
          <w:rFonts w:ascii="Calibri" w:hAnsi="Calibri" w:cs="Calibri"/>
        </w:rPr>
      </w:pPr>
      <w:r w:rsidRPr="006150FF">
        <w:rPr>
          <w:rFonts w:ascii="Calibri" w:hAnsi="Calibri" w:cs="Calibri"/>
        </w:rPr>
        <w:t>12.</w:t>
      </w:r>
      <w:r w:rsidRPr="006150FF">
        <w:rPr>
          <w:rFonts w:ascii="Calibri" w:hAnsi="Calibri" w:cs="Calibri"/>
        </w:rPr>
        <w:tab/>
        <w:t xml:space="preserve">www.javatpoint.com [Internet]. [cited 2023 Nov 30]. Firebase Data Organization in Firestore - </w:t>
      </w:r>
      <w:proofErr w:type="spellStart"/>
      <w:r w:rsidRPr="006150FF">
        <w:rPr>
          <w:rFonts w:ascii="Calibri" w:hAnsi="Calibri" w:cs="Calibri"/>
        </w:rPr>
        <w:t>Javatpoint</w:t>
      </w:r>
      <w:proofErr w:type="spellEnd"/>
      <w:r w:rsidRPr="006150FF">
        <w:rPr>
          <w:rFonts w:ascii="Calibri" w:hAnsi="Calibri" w:cs="Calibri"/>
        </w:rPr>
        <w:t>. Available from: https://www.javatpoint.com/firebase-data-organization-in-firestore</w:t>
      </w:r>
    </w:p>
    <w:p w14:paraId="64AA4F47" w14:textId="77777777" w:rsidR="006150FF" w:rsidRPr="006150FF" w:rsidRDefault="006150FF" w:rsidP="006150FF">
      <w:pPr>
        <w:pStyle w:val="Bibliography"/>
        <w:rPr>
          <w:rFonts w:ascii="Calibri" w:hAnsi="Calibri" w:cs="Calibri"/>
        </w:rPr>
      </w:pPr>
      <w:r w:rsidRPr="006150FF">
        <w:rPr>
          <w:rFonts w:ascii="Calibri" w:hAnsi="Calibri" w:cs="Calibri"/>
        </w:rPr>
        <w:t>13.</w:t>
      </w:r>
      <w:r w:rsidRPr="006150FF">
        <w:rPr>
          <w:rFonts w:ascii="Calibri" w:hAnsi="Calibri" w:cs="Calibri"/>
        </w:rPr>
        <w:tab/>
        <w:t>React Native · Learn once, write anywhere [Internet]. [cited 2023 Nov 28]. Available from: https://reactnative.dev/</w:t>
      </w:r>
    </w:p>
    <w:p w14:paraId="74B03460" w14:textId="77777777" w:rsidR="006150FF" w:rsidRPr="006150FF" w:rsidRDefault="006150FF" w:rsidP="006150FF">
      <w:pPr>
        <w:pStyle w:val="Bibliography"/>
        <w:rPr>
          <w:rFonts w:ascii="Calibri" w:hAnsi="Calibri" w:cs="Calibri"/>
        </w:rPr>
      </w:pPr>
      <w:r w:rsidRPr="006150FF">
        <w:rPr>
          <w:rFonts w:ascii="Calibri" w:hAnsi="Calibri" w:cs="Calibri"/>
        </w:rPr>
        <w:t>14.</w:t>
      </w:r>
      <w:r w:rsidRPr="006150FF">
        <w:rPr>
          <w:rFonts w:ascii="Calibri" w:hAnsi="Calibri" w:cs="Calibri"/>
        </w:rPr>
        <w:tab/>
        <w:t>Microsoft [Internet]. [cited 2023 Nov 28]. Xamarin | Open-source mobile app platform for .NET. Available from: https://dotnet.microsoft.com/en-us/apps/xamarin</w:t>
      </w:r>
    </w:p>
    <w:p w14:paraId="26D6420F" w14:textId="77777777" w:rsidR="006150FF" w:rsidRPr="006150FF" w:rsidRDefault="006150FF" w:rsidP="006150FF">
      <w:pPr>
        <w:pStyle w:val="Bibliography"/>
        <w:rPr>
          <w:rFonts w:ascii="Calibri" w:hAnsi="Calibri" w:cs="Calibri"/>
        </w:rPr>
      </w:pPr>
      <w:r w:rsidRPr="006150FF">
        <w:rPr>
          <w:rFonts w:ascii="Calibri" w:hAnsi="Calibri" w:cs="Calibri"/>
        </w:rPr>
        <w:t>15.</w:t>
      </w:r>
      <w:r w:rsidRPr="006150FF">
        <w:rPr>
          <w:rFonts w:ascii="Calibri" w:hAnsi="Calibri" w:cs="Calibri"/>
        </w:rPr>
        <w:tab/>
        <w:t>Flutter - Build apps for any screen [Internet]. [cited 2023 Nov 28]. Available from: //flutter.dev/</w:t>
      </w:r>
    </w:p>
    <w:p w14:paraId="04B1049B" w14:textId="77777777" w:rsidR="006150FF" w:rsidRPr="006150FF" w:rsidRDefault="006150FF" w:rsidP="006150FF">
      <w:pPr>
        <w:pStyle w:val="Bibliography"/>
        <w:rPr>
          <w:rFonts w:ascii="Calibri" w:hAnsi="Calibri" w:cs="Calibri"/>
        </w:rPr>
      </w:pPr>
      <w:r w:rsidRPr="006150FF">
        <w:rPr>
          <w:rFonts w:ascii="Calibri" w:hAnsi="Calibri" w:cs="Calibri"/>
        </w:rPr>
        <w:t>16.</w:t>
      </w:r>
      <w:r w:rsidRPr="006150FF">
        <w:rPr>
          <w:rFonts w:ascii="Calibri" w:hAnsi="Calibri" w:cs="Calibri"/>
        </w:rPr>
        <w:tab/>
        <w:t>Express - Node.js web application framework [Internet]. [cited 2023 Nov 28]. Available from: https://expressjs.com/</w:t>
      </w:r>
    </w:p>
    <w:p w14:paraId="160A68E8" w14:textId="77777777" w:rsidR="006150FF" w:rsidRPr="006150FF" w:rsidRDefault="006150FF" w:rsidP="006150FF">
      <w:pPr>
        <w:pStyle w:val="Bibliography"/>
        <w:rPr>
          <w:rFonts w:ascii="Calibri" w:hAnsi="Calibri" w:cs="Calibri"/>
        </w:rPr>
      </w:pPr>
      <w:r w:rsidRPr="006150FF">
        <w:rPr>
          <w:rFonts w:ascii="Calibri" w:hAnsi="Calibri" w:cs="Calibri"/>
        </w:rPr>
        <w:t>17.</w:t>
      </w:r>
      <w:r w:rsidRPr="006150FF">
        <w:rPr>
          <w:rFonts w:ascii="Calibri" w:hAnsi="Calibri" w:cs="Calibri"/>
        </w:rPr>
        <w:tab/>
        <w:t>Django Project [Internet]. [cited 2023 Nov 28]. Django. Available from: https://www.djangoproject.com/</w:t>
      </w:r>
    </w:p>
    <w:p w14:paraId="28674168" w14:textId="77777777" w:rsidR="006150FF" w:rsidRPr="006150FF" w:rsidRDefault="006150FF" w:rsidP="006150FF">
      <w:pPr>
        <w:pStyle w:val="Bibliography"/>
        <w:rPr>
          <w:rFonts w:ascii="Calibri" w:hAnsi="Calibri" w:cs="Calibri"/>
        </w:rPr>
      </w:pPr>
      <w:r w:rsidRPr="006150FF">
        <w:rPr>
          <w:rFonts w:ascii="Calibri" w:hAnsi="Calibri" w:cs="Calibri"/>
        </w:rPr>
        <w:lastRenderedPageBreak/>
        <w:t>18.</w:t>
      </w:r>
      <w:r w:rsidRPr="006150FF">
        <w:rPr>
          <w:rFonts w:ascii="Calibri" w:hAnsi="Calibri" w:cs="Calibri"/>
        </w:rPr>
        <w:tab/>
        <w:t>Spring Boot [Internet]. [cited 2023 Nov 28]. Spring Boot. Available from: https://spring.io/projects/spring-boot</w:t>
      </w:r>
    </w:p>
    <w:p w14:paraId="1C45044E" w14:textId="77777777" w:rsidR="006150FF" w:rsidRPr="006150FF" w:rsidRDefault="006150FF" w:rsidP="006150FF">
      <w:pPr>
        <w:pStyle w:val="Bibliography"/>
        <w:rPr>
          <w:rFonts w:ascii="Calibri" w:hAnsi="Calibri" w:cs="Calibri"/>
        </w:rPr>
      </w:pPr>
      <w:r w:rsidRPr="006150FF">
        <w:rPr>
          <w:rFonts w:ascii="Calibri" w:hAnsi="Calibri" w:cs="Calibri"/>
        </w:rPr>
        <w:t>19.</w:t>
      </w:r>
      <w:r w:rsidRPr="006150FF">
        <w:rPr>
          <w:rFonts w:ascii="Calibri" w:hAnsi="Calibri" w:cs="Calibri"/>
        </w:rPr>
        <w:tab/>
        <w:t>Ruby on Rails [Internet]. [cited 2023 Nov 28]. Ruby on Rails. Available from: https://rubyonrails.org/</w:t>
      </w:r>
    </w:p>
    <w:p w14:paraId="1EC2EFCB" w14:textId="77777777" w:rsidR="006150FF" w:rsidRPr="006150FF" w:rsidRDefault="006150FF" w:rsidP="006150FF">
      <w:pPr>
        <w:pStyle w:val="Bibliography"/>
        <w:rPr>
          <w:rFonts w:ascii="Calibri" w:hAnsi="Calibri" w:cs="Calibri"/>
        </w:rPr>
      </w:pPr>
      <w:r w:rsidRPr="006150FF">
        <w:rPr>
          <w:rFonts w:ascii="Calibri" w:hAnsi="Calibri" w:cs="Calibri"/>
        </w:rPr>
        <w:t>20.</w:t>
      </w:r>
      <w:r w:rsidRPr="006150FF">
        <w:rPr>
          <w:rFonts w:ascii="Calibri" w:hAnsi="Calibri" w:cs="Calibri"/>
        </w:rPr>
        <w:tab/>
        <w:t>Microsoft [Internet]. [cited 2023 Nov 28]. ASP.NET Core | Open-source web framework for .NET. Available from: https://dotnet.microsoft.com/en-us/apps/aspnet</w:t>
      </w:r>
    </w:p>
    <w:p w14:paraId="3775EEDA" w14:textId="77777777" w:rsidR="006150FF" w:rsidRPr="006150FF" w:rsidRDefault="006150FF" w:rsidP="006150FF">
      <w:pPr>
        <w:pStyle w:val="Bibliography"/>
        <w:rPr>
          <w:rFonts w:ascii="Calibri" w:hAnsi="Calibri" w:cs="Calibri"/>
        </w:rPr>
      </w:pPr>
      <w:r w:rsidRPr="006150FF">
        <w:rPr>
          <w:rFonts w:ascii="Calibri" w:hAnsi="Calibri" w:cs="Calibri"/>
        </w:rPr>
        <w:t>21.</w:t>
      </w:r>
      <w:r w:rsidRPr="006150FF">
        <w:rPr>
          <w:rFonts w:ascii="Calibri" w:hAnsi="Calibri" w:cs="Calibri"/>
        </w:rPr>
        <w:tab/>
        <w:t>Firebase [Internet]. [cited 2023 Nov 28]. Firebase | Google’s Mobile and Web App Development Platform. Available from: https://firebase.google.com/</w:t>
      </w:r>
    </w:p>
    <w:p w14:paraId="4258EC33" w14:textId="77777777" w:rsidR="006150FF" w:rsidRPr="006150FF" w:rsidRDefault="006150FF" w:rsidP="006150FF">
      <w:pPr>
        <w:pStyle w:val="Bibliography"/>
        <w:rPr>
          <w:rFonts w:ascii="Calibri" w:hAnsi="Calibri" w:cs="Calibri"/>
        </w:rPr>
      </w:pPr>
      <w:r w:rsidRPr="006150FF">
        <w:rPr>
          <w:rFonts w:ascii="Calibri" w:hAnsi="Calibri" w:cs="Calibri"/>
        </w:rPr>
        <w:t>22.</w:t>
      </w:r>
      <w:r w:rsidRPr="006150FF">
        <w:rPr>
          <w:rFonts w:ascii="Calibri" w:hAnsi="Calibri" w:cs="Calibri"/>
        </w:rPr>
        <w:tab/>
      </w:r>
      <w:proofErr w:type="spellStart"/>
      <w:r w:rsidRPr="006150FF">
        <w:rPr>
          <w:rFonts w:ascii="Calibri" w:hAnsi="Calibri" w:cs="Calibri"/>
        </w:rPr>
        <w:t>Hazlazuardi</w:t>
      </w:r>
      <w:proofErr w:type="spellEnd"/>
      <w:r w:rsidRPr="006150FF">
        <w:rPr>
          <w:rFonts w:ascii="Calibri" w:hAnsi="Calibri" w:cs="Calibri"/>
        </w:rPr>
        <w:t>. How My Team Uses Nielsen’s 10 Usability Heuristics in Our Application [Internet]. Medium. 2021 [cited 2023 Dec 1]. Available from: https://medium.com/@hazlazuardi/how-my-team-uses-nielsens-10-usability-heuristics-in-our-application-865fef19220d</w:t>
      </w:r>
    </w:p>
    <w:p w14:paraId="6FA93BD2" w14:textId="4D486597" w:rsidR="008A58DD" w:rsidRPr="008A58DD" w:rsidRDefault="00E228CA" w:rsidP="00C77D6E">
      <w:pPr>
        <w:tabs>
          <w:tab w:val="left" w:pos="3533"/>
        </w:tabs>
      </w:pPr>
      <w:r>
        <w:fldChar w:fldCharType="end"/>
      </w:r>
      <w:r w:rsidR="00C77D6E">
        <w:tab/>
      </w:r>
    </w:p>
    <w:p w14:paraId="4A68D4F2" w14:textId="77777777" w:rsidR="008A58DD" w:rsidRPr="008A58DD" w:rsidRDefault="008A58DD" w:rsidP="008A58DD"/>
    <w:sectPr w:rsidR="008A58DD" w:rsidRPr="008A58D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AC3894" w14:textId="77777777" w:rsidR="00A97480" w:rsidRDefault="00A97480">
      <w:pPr>
        <w:spacing w:after="0" w:line="240" w:lineRule="auto"/>
      </w:pPr>
      <w:r>
        <w:separator/>
      </w:r>
    </w:p>
  </w:endnote>
  <w:endnote w:type="continuationSeparator" w:id="0">
    <w:p w14:paraId="71561597" w14:textId="77777777" w:rsidR="00A97480" w:rsidRDefault="00A974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ucida Calligraphy">
    <w:panose1 w:val="03010101010101010101"/>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0B3F2"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3C43757" w14:textId="77777777" w:rsidR="00604B8B" w:rsidRDefault="00604B8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05A2A" w14:textId="77777777" w:rsidR="00604B8B" w:rsidRDefault="0060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59FA">
      <w:rPr>
        <w:rStyle w:val="PageNumber"/>
        <w:noProof/>
      </w:rPr>
      <w:t>5</w:t>
    </w:r>
    <w:r>
      <w:rPr>
        <w:rStyle w:val="PageNumber"/>
      </w:rPr>
      <w:fldChar w:fldCharType="end"/>
    </w:r>
  </w:p>
  <w:p w14:paraId="6CFFD78B" w14:textId="77777777" w:rsidR="00604B8B" w:rsidRDefault="00604B8B">
    <w:pPr>
      <w:pStyle w:val="Footer"/>
      <w:ind w:right="360"/>
      <w:jc w:val="right"/>
      <w:rPr>
        <w:rStyle w:val="PageNumber"/>
      </w:rPr>
    </w:pPr>
  </w:p>
  <w:p w14:paraId="2DFCEAFB" w14:textId="77777777" w:rsidR="00604B8B" w:rsidRDefault="00604B8B">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F4BD5E" w14:textId="77777777" w:rsidR="00A97480" w:rsidRDefault="00A97480">
      <w:pPr>
        <w:spacing w:after="0" w:line="240" w:lineRule="auto"/>
      </w:pPr>
      <w:r>
        <w:separator/>
      </w:r>
    </w:p>
  </w:footnote>
  <w:footnote w:type="continuationSeparator" w:id="0">
    <w:p w14:paraId="37A3BE98" w14:textId="77777777" w:rsidR="00A97480" w:rsidRDefault="00A974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D69D6"/>
    <w:multiLevelType w:val="hybridMultilevel"/>
    <w:tmpl w:val="EA5A008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7840F65"/>
    <w:multiLevelType w:val="hybridMultilevel"/>
    <w:tmpl w:val="837A48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559756AA"/>
    <w:multiLevelType w:val="hybridMultilevel"/>
    <w:tmpl w:val="1A08E89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573B2AFD"/>
    <w:multiLevelType w:val="multilevel"/>
    <w:tmpl w:val="F7C2809C"/>
    <w:lvl w:ilvl="0">
      <w:start w:val="1"/>
      <w:numFmt w:val="decimal"/>
      <w:lvlText w:val="%1."/>
      <w:lvlJc w:val="left"/>
      <w:pPr>
        <w:ind w:left="888" w:hanging="444"/>
      </w:pPr>
      <w:rPr>
        <w:rFonts w:hint="default"/>
      </w:rPr>
    </w:lvl>
    <w:lvl w:ilvl="1">
      <w:start w:val="1"/>
      <w:numFmt w:val="decimal"/>
      <w:lvlText w:val="%1.%2."/>
      <w:lvlJc w:val="left"/>
      <w:pPr>
        <w:ind w:left="888" w:hanging="444"/>
      </w:pPr>
      <w:rPr>
        <w:rFonts w:hint="default"/>
      </w:rPr>
    </w:lvl>
    <w:lvl w:ilvl="2">
      <w:start w:val="1"/>
      <w:numFmt w:val="decimal"/>
      <w:lvlText w:val="%1.%2.%3."/>
      <w:lvlJc w:val="left"/>
      <w:pPr>
        <w:ind w:left="1164" w:hanging="720"/>
      </w:pPr>
      <w:rPr>
        <w:rFonts w:hint="default"/>
      </w:rPr>
    </w:lvl>
    <w:lvl w:ilvl="3">
      <w:start w:val="1"/>
      <w:numFmt w:val="decimal"/>
      <w:lvlText w:val="%1.%2.%3.%4."/>
      <w:lvlJc w:val="left"/>
      <w:pPr>
        <w:ind w:left="1164" w:hanging="720"/>
      </w:pPr>
      <w:rPr>
        <w:rFonts w:hint="default"/>
      </w:rPr>
    </w:lvl>
    <w:lvl w:ilvl="4">
      <w:start w:val="1"/>
      <w:numFmt w:val="decimal"/>
      <w:lvlText w:val="%1.%2.%3.%4.%5."/>
      <w:lvlJc w:val="left"/>
      <w:pPr>
        <w:ind w:left="1524" w:hanging="1080"/>
      </w:pPr>
      <w:rPr>
        <w:rFonts w:hint="default"/>
      </w:rPr>
    </w:lvl>
    <w:lvl w:ilvl="5">
      <w:start w:val="1"/>
      <w:numFmt w:val="decimal"/>
      <w:lvlText w:val="%1.%2.%3.%4.%5.%6."/>
      <w:lvlJc w:val="left"/>
      <w:pPr>
        <w:ind w:left="1524" w:hanging="1080"/>
      </w:pPr>
      <w:rPr>
        <w:rFonts w:hint="default"/>
      </w:rPr>
    </w:lvl>
    <w:lvl w:ilvl="6">
      <w:start w:val="1"/>
      <w:numFmt w:val="decimal"/>
      <w:lvlText w:val="%1.%2.%3.%4.%5.%6.%7."/>
      <w:lvlJc w:val="left"/>
      <w:pPr>
        <w:ind w:left="1884" w:hanging="1440"/>
      </w:pPr>
      <w:rPr>
        <w:rFonts w:hint="default"/>
      </w:rPr>
    </w:lvl>
    <w:lvl w:ilvl="7">
      <w:start w:val="1"/>
      <w:numFmt w:val="decimal"/>
      <w:lvlText w:val="%1.%2.%3.%4.%5.%6.%7.%8."/>
      <w:lvlJc w:val="left"/>
      <w:pPr>
        <w:ind w:left="1884" w:hanging="1440"/>
      </w:pPr>
      <w:rPr>
        <w:rFonts w:hint="default"/>
      </w:rPr>
    </w:lvl>
    <w:lvl w:ilvl="8">
      <w:start w:val="1"/>
      <w:numFmt w:val="decimal"/>
      <w:lvlText w:val="%1.%2.%3.%4.%5.%6.%7.%8.%9."/>
      <w:lvlJc w:val="left"/>
      <w:pPr>
        <w:ind w:left="2244" w:hanging="1800"/>
      </w:pPr>
      <w:rPr>
        <w:rFonts w:hint="default"/>
      </w:rPr>
    </w:lvl>
  </w:abstractNum>
  <w:abstractNum w:abstractNumId="4"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3212567"/>
    <w:multiLevelType w:val="hybridMultilevel"/>
    <w:tmpl w:val="0D9209E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7FD027B2"/>
    <w:multiLevelType w:val="hybridMultilevel"/>
    <w:tmpl w:val="0CB020F8"/>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num w:numId="1" w16cid:durableId="219705612">
    <w:abstractNumId w:val="4"/>
  </w:num>
  <w:num w:numId="2" w16cid:durableId="1361665836">
    <w:abstractNumId w:val="0"/>
  </w:num>
  <w:num w:numId="3" w16cid:durableId="1636329128">
    <w:abstractNumId w:val="6"/>
  </w:num>
  <w:num w:numId="4" w16cid:durableId="1516186368">
    <w:abstractNumId w:val="5"/>
  </w:num>
  <w:num w:numId="5" w16cid:durableId="1309360417">
    <w:abstractNumId w:val="2"/>
  </w:num>
  <w:num w:numId="6" w16cid:durableId="2052261854">
    <w:abstractNumId w:val="1"/>
  </w:num>
  <w:num w:numId="7" w16cid:durableId="160749560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63CC"/>
    <w:rsid w:val="00020113"/>
    <w:rsid w:val="00044570"/>
    <w:rsid w:val="00051C76"/>
    <w:rsid w:val="00064D80"/>
    <w:rsid w:val="000B2EA3"/>
    <w:rsid w:val="000F7A1F"/>
    <w:rsid w:val="00107867"/>
    <w:rsid w:val="0011602A"/>
    <w:rsid w:val="00127E42"/>
    <w:rsid w:val="00131D19"/>
    <w:rsid w:val="00151300"/>
    <w:rsid w:val="0017392A"/>
    <w:rsid w:val="00192921"/>
    <w:rsid w:val="001F7604"/>
    <w:rsid w:val="00201147"/>
    <w:rsid w:val="002159FA"/>
    <w:rsid w:val="0023188B"/>
    <w:rsid w:val="002511DF"/>
    <w:rsid w:val="00251A7C"/>
    <w:rsid w:val="00274FA1"/>
    <w:rsid w:val="00283BF4"/>
    <w:rsid w:val="002A3617"/>
    <w:rsid w:val="002E6C5D"/>
    <w:rsid w:val="002F019E"/>
    <w:rsid w:val="0031387B"/>
    <w:rsid w:val="003240C1"/>
    <w:rsid w:val="0034342C"/>
    <w:rsid w:val="003556C9"/>
    <w:rsid w:val="0036612C"/>
    <w:rsid w:val="00372015"/>
    <w:rsid w:val="00383043"/>
    <w:rsid w:val="003C6F49"/>
    <w:rsid w:val="003D409E"/>
    <w:rsid w:val="003F7F55"/>
    <w:rsid w:val="00433452"/>
    <w:rsid w:val="00442885"/>
    <w:rsid w:val="0045012C"/>
    <w:rsid w:val="0047114A"/>
    <w:rsid w:val="00496052"/>
    <w:rsid w:val="004B7561"/>
    <w:rsid w:val="004C0F29"/>
    <w:rsid w:val="004C6CF3"/>
    <w:rsid w:val="004D69A5"/>
    <w:rsid w:val="00513779"/>
    <w:rsid w:val="00521642"/>
    <w:rsid w:val="005248BA"/>
    <w:rsid w:val="00524C46"/>
    <w:rsid w:val="00536DA2"/>
    <w:rsid w:val="00537484"/>
    <w:rsid w:val="00541195"/>
    <w:rsid w:val="00574FB6"/>
    <w:rsid w:val="005A5582"/>
    <w:rsid w:val="005B25F9"/>
    <w:rsid w:val="005C68EB"/>
    <w:rsid w:val="005E552F"/>
    <w:rsid w:val="005E7D99"/>
    <w:rsid w:val="005F2F76"/>
    <w:rsid w:val="00604B8B"/>
    <w:rsid w:val="00610E39"/>
    <w:rsid w:val="006150FF"/>
    <w:rsid w:val="00617F4E"/>
    <w:rsid w:val="006357CC"/>
    <w:rsid w:val="0064556D"/>
    <w:rsid w:val="00650F16"/>
    <w:rsid w:val="00685BD5"/>
    <w:rsid w:val="00693298"/>
    <w:rsid w:val="006D1841"/>
    <w:rsid w:val="006E7649"/>
    <w:rsid w:val="00707AD8"/>
    <w:rsid w:val="00745571"/>
    <w:rsid w:val="007813B2"/>
    <w:rsid w:val="007A0FE3"/>
    <w:rsid w:val="007B01AD"/>
    <w:rsid w:val="007B63DE"/>
    <w:rsid w:val="007D2393"/>
    <w:rsid w:val="007E669C"/>
    <w:rsid w:val="007F3450"/>
    <w:rsid w:val="00826F9D"/>
    <w:rsid w:val="008655AB"/>
    <w:rsid w:val="0089222A"/>
    <w:rsid w:val="008A58DD"/>
    <w:rsid w:val="008B3C50"/>
    <w:rsid w:val="008C47C3"/>
    <w:rsid w:val="008D7912"/>
    <w:rsid w:val="008D7B9E"/>
    <w:rsid w:val="008E5EA4"/>
    <w:rsid w:val="008F14D9"/>
    <w:rsid w:val="008F37AC"/>
    <w:rsid w:val="00930394"/>
    <w:rsid w:val="00936A28"/>
    <w:rsid w:val="00973ED9"/>
    <w:rsid w:val="009B697E"/>
    <w:rsid w:val="009C3782"/>
    <w:rsid w:val="009E2085"/>
    <w:rsid w:val="009E3092"/>
    <w:rsid w:val="009F2797"/>
    <w:rsid w:val="00A1282C"/>
    <w:rsid w:val="00A47AED"/>
    <w:rsid w:val="00A62AD3"/>
    <w:rsid w:val="00A97480"/>
    <w:rsid w:val="00AC25AE"/>
    <w:rsid w:val="00AD0EC0"/>
    <w:rsid w:val="00B0430B"/>
    <w:rsid w:val="00B078E5"/>
    <w:rsid w:val="00B605BC"/>
    <w:rsid w:val="00B81FE0"/>
    <w:rsid w:val="00BB061C"/>
    <w:rsid w:val="00BD5F40"/>
    <w:rsid w:val="00BF313E"/>
    <w:rsid w:val="00C02439"/>
    <w:rsid w:val="00C06776"/>
    <w:rsid w:val="00C5047D"/>
    <w:rsid w:val="00C77D6E"/>
    <w:rsid w:val="00C94FEA"/>
    <w:rsid w:val="00C9597C"/>
    <w:rsid w:val="00CC7CE7"/>
    <w:rsid w:val="00CF4B16"/>
    <w:rsid w:val="00D054EF"/>
    <w:rsid w:val="00D15A97"/>
    <w:rsid w:val="00D57559"/>
    <w:rsid w:val="00D649A9"/>
    <w:rsid w:val="00D86E35"/>
    <w:rsid w:val="00DD0776"/>
    <w:rsid w:val="00DD15B0"/>
    <w:rsid w:val="00DD4EBF"/>
    <w:rsid w:val="00DD79CA"/>
    <w:rsid w:val="00DE0D03"/>
    <w:rsid w:val="00DF1F15"/>
    <w:rsid w:val="00DF2EA3"/>
    <w:rsid w:val="00DF4960"/>
    <w:rsid w:val="00E228CA"/>
    <w:rsid w:val="00E45F2C"/>
    <w:rsid w:val="00E64557"/>
    <w:rsid w:val="00EA7ED9"/>
    <w:rsid w:val="00EC12D4"/>
    <w:rsid w:val="00ED2FF7"/>
    <w:rsid w:val="00EF1D7D"/>
    <w:rsid w:val="00F05C85"/>
    <w:rsid w:val="00F46DBA"/>
    <w:rsid w:val="00F60502"/>
    <w:rsid w:val="00F64DFC"/>
    <w:rsid w:val="00F77FE7"/>
    <w:rsid w:val="00F83F1F"/>
    <w:rsid w:val="00F904AF"/>
    <w:rsid w:val="00FC4C69"/>
    <w:rsid w:val="00FF70B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00496"/>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4B8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38304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4C6CF3"/>
    <w:pPr>
      <w:spacing w:before="120" w:after="120"/>
    </w:pPr>
    <w:rPr>
      <w:rFonts w:cstheme="minorHAnsi"/>
      <w:b/>
      <w:bCs/>
      <w:caps/>
      <w:sz w:val="24"/>
      <w:szCs w:val="20"/>
    </w:rPr>
  </w:style>
  <w:style w:type="paragraph" w:styleId="TOC2">
    <w:name w:val="toc 2"/>
    <w:basedOn w:val="Normal"/>
    <w:next w:val="Normal"/>
    <w:autoRedefine/>
    <w:uiPriority w:val="39"/>
    <w:unhideWhenUsed/>
    <w:rsid w:val="009B697E"/>
    <w:pPr>
      <w:spacing w:after="0"/>
      <w:ind w:left="220"/>
    </w:pPr>
    <w:rPr>
      <w:rFonts w:cstheme="minorHAnsi"/>
      <w:smallCaps/>
      <w:sz w:val="20"/>
      <w:szCs w:val="20"/>
    </w:r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uiPriority w:val="34"/>
    <w:qFormat/>
    <w:rsid w:val="007B63DE"/>
    <w:pPr>
      <w:ind w:left="720"/>
      <w:contextualSpacing/>
    </w:pPr>
  </w:style>
  <w:style w:type="paragraph" w:customStyle="1" w:styleId="Chapterheading">
    <w:name w:val="Chapter heading"/>
    <w:basedOn w:val="Normal"/>
    <w:rsid w:val="00151300"/>
    <w:pPr>
      <w:spacing w:after="0" w:line="240" w:lineRule="auto"/>
    </w:pPr>
    <w:rPr>
      <w:rFonts w:ascii="Times New Roman" w:eastAsia="Times New Roman" w:hAnsi="Times New Roman" w:cs="Times New Roman"/>
      <w:b/>
      <w:bCs/>
      <w:sz w:val="40"/>
      <w:szCs w:val="24"/>
    </w:rPr>
  </w:style>
  <w:style w:type="paragraph" w:styleId="BodyText">
    <w:name w:val="Body Text"/>
    <w:basedOn w:val="Normal"/>
    <w:link w:val="BodyTextChar"/>
    <w:semiHidden/>
    <w:rsid w:val="00151300"/>
    <w:pPr>
      <w:spacing w:after="120" w:line="240" w:lineRule="auto"/>
    </w:pPr>
    <w:rPr>
      <w:rFonts w:ascii="Times New Roman" w:eastAsia="Times New Roman" w:hAnsi="Times New Roman" w:cs="Times New Roman"/>
      <w:sz w:val="24"/>
      <w:szCs w:val="24"/>
      <w:lang w:val="en-GB"/>
    </w:rPr>
  </w:style>
  <w:style w:type="character" w:customStyle="1" w:styleId="BodyTextChar">
    <w:name w:val="Body Text Char"/>
    <w:basedOn w:val="DefaultParagraphFont"/>
    <w:link w:val="BodyText"/>
    <w:semiHidden/>
    <w:rsid w:val="00151300"/>
    <w:rPr>
      <w:rFonts w:ascii="Times New Roman" w:eastAsia="Times New Roman" w:hAnsi="Times New Roman" w:cs="Times New Roman"/>
      <w:sz w:val="24"/>
      <w:szCs w:val="24"/>
      <w:lang w:val="en-GB"/>
    </w:rPr>
  </w:style>
  <w:style w:type="paragraph" w:styleId="Footer">
    <w:name w:val="footer"/>
    <w:basedOn w:val="Normal"/>
    <w:link w:val="FooterChar"/>
    <w:semiHidden/>
    <w:rsid w:val="00151300"/>
    <w:pPr>
      <w:tabs>
        <w:tab w:val="center" w:pos="4153"/>
        <w:tab w:val="right" w:pos="8306"/>
      </w:tabs>
      <w:spacing w:after="0" w:line="240" w:lineRule="auto"/>
    </w:pPr>
    <w:rPr>
      <w:rFonts w:ascii="Times New Roman" w:eastAsia="Times New Roman" w:hAnsi="Times New Roman" w:cs="Times New Roman"/>
      <w:sz w:val="24"/>
      <w:szCs w:val="24"/>
      <w:lang w:val="en-GB"/>
    </w:rPr>
  </w:style>
  <w:style w:type="character" w:customStyle="1" w:styleId="FooterChar">
    <w:name w:val="Footer Char"/>
    <w:basedOn w:val="DefaultParagraphFont"/>
    <w:link w:val="Footer"/>
    <w:semiHidden/>
    <w:rsid w:val="00151300"/>
    <w:rPr>
      <w:rFonts w:ascii="Times New Roman" w:eastAsia="Times New Roman" w:hAnsi="Times New Roman" w:cs="Times New Roman"/>
      <w:sz w:val="24"/>
      <w:szCs w:val="24"/>
      <w:lang w:val="en-GB"/>
    </w:rPr>
  </w:style>
  <w:style w:type="character" w:styleId="PageNumber">
    <w:name w:val="page number"/>
    <w:basedOn w:val="DefaultParagraphFont"/>
    <w:semiHidden/>
    <w:rsid w:val="00151300"/>
  </w:style>
  <w:style w:type="character" w:customStyle="1" w:styleId="Heading3Char">
    <w:name w:val="Heading 3 Char"/>
    <w:basedOn w:val="DefaultParagraphFont"/>
    <w:link w:val="Heading3"/>
    <w:uiPriority w:val="9"/>
    <w:rsid w:val="00604B8B"/>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604B8B"/>
    <w:pPr>
      <w:spacing w:after="0"/>
      <w:ind w:left="440"/>
    </w:pPr>
    <w:rPr>
      <w:rFonts w:cstheme="minorHAnsi"/>
      <w:i/>
      <w:iCs/>
      <w:sz w:val="20"/>
      <w:szCs w:val="20"/>
    </w:rPr>
  </w:style>
  <w:style w:type="paragraph" w:styleId="Caption">
    <w:name w:val="caption"/>
    <w:basedOn w:val="Normal"/>
    <w:next w:val="Normal"/>
    <w:uiPriority w:val="35"/>
    <w:unhideWhenUsed/>
    <w:qFormat/>
    <w:rsid w:val="00131D1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31D19"/>
    <w:pPr>
      <w:spacing w:after="0"/>
    </w:pPr>
  </w:style>
  <w:style w:type="paragraph" w:styleId="Bibliography">
    <w:name w:val="Bibliography"/>
    <w:basedOn w:val="Normal"/>
    <w:next w:val="Normal"/>
    <w:uiPriority w:val="37"/>
    <w:unhideWhenUsed/>
    <w:rsid w:val="00E228CA"/>
    <w:pPr>
      <w:tabs>
        <w:tab w:val="left" w:pos="264"/>
      </w:tabs>
      <w:spacing w:after="240" w:line="240" w:lineRule="auto"/>
      <w:ind w:left="264" w:hanging="264"/>
    </w:pPr>
  </w:style>
  <w:style w:type="paragraph" w:styleId="Header">
    <w:name w:val="header"/>
    <w:basedOn w:val="Normal"/>
    <w:link w:val="HeaderChar"/>
    <w:uiPriority w:val="99"/>
    <w:unhideWhenUsed/>
    <w:rsid w:val="00936A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36A28"/>
  </w:style>
  <w:style w:type="paragraph" w:styleId="TOC4">
    <w:name w:val="toc 4"/>
    <w:basedOn w:val="Normal"/>
    <w:next w:val="Normal"/>
    <w:autoRedefine/>
    <w:uiPriority w:val="39"/>
    <w:unhideWhenUsed/>
    <w:rsid w:val="00973ED9"/>
    <w:pPr>
      <w:spacing w:after="0"/>
      <w:ind w:left="660"/>
    </w:pPr>
    <w:rPr>
      <w:rFonts w:cstheme="minorHAnsi"/>
      <w:sz w:val="18"/>
      <w:szCs w:val="18"/>
    </w:rPr>
  </w:style>
  <w:style w:type="paragraph" w:styleId="TOC5">
    <w:name w:val="toc 5"/>
    <w:basedOn w:val="Normal"/>
    <w:next w:val="Normal"/>
    <w:autoRedefine/>
    <w:uiPriority w:val="39"/>
    <w:unhideWhenUsed/>
    <w:rsid w:val="00973ED9"/>
    <w:pPr>
      <w:spacing w:after="0"/>
      <w:ind w:left="880"/>
    </w:pPr>
    <w:rPr>
      <w:rFonts w:cstheme="minorHAnsi"/>
      <w:sz w:val="18"/>
      <w:szCs w:val="18"/>
    </w:rPr>
  </w:style>
  <w:style w:type="paragraph" w:styleId="TOC6">
    <w:name w:val="toc 6"/>
    <w:basedOn w:val="Normal"/>
    <w:next w:val="Normal"/>
    <w:autoRedefine/>
    <w:uiPriority w:val="39"/>
    <w:unhideWhenUsed/>
    <w:rsid w:val="00973ED9"/>
    <w:pPr>
      <w:spacing w:after="0"/>
      <w:ind w:left="1100"/>
    </w:pPr>
    <w:rPr>
      <w:rFonts w:cstheme="minorHAnsi"/>
      <w:sz w:val="18"/>
      <w:szCs w:val="18"/>
    </w:rPr>
  </w:style>
  <w:style w:type="paragraph" w:styleId="TOC7">
    <w:name w:val="toc 7"/>
    <w:basedOn w:val="Normal"/>
    <w:next w:val="Normal"/>
    <w:autoRedefine/>
    <w:uiPriority w:val="39"/>
    <w:unhideWhenUsed/>
    <w:rsid w:val="00973ED9"/>
    <w:pPr>
      <w:spacing w:after="0"/>
      <w:ind w:left="1320"/>
    </w:pPr>
    <w:rPr>
      <w:rFonts w:cstheme="minorHAnsi"/>
      <w:sz w:val="18"/>
      <w:szCs w:val="18"/>
    </w:rPr>
  </w:style>
  <w:style w:type="paragraph" w:styleId="TOC8">
    <w:name w:val="toc 8"/>
    <w:basedOn w:val="Normal"/>
    <w:next w:val="Normal"/>
    <w:autoRedefine/>
    <w:uiPriority w:val="39"/>
    <w:unhideWhenUsed/>
    <w:rsid w:val="00973ED9"/>
    <w:pPr>
      <w:spacing w:after="0"/>
      <w:ind w:left="1540"/>
    </w:pPr>
    <w:rPr>
      <w:rFonts w:cstheme="minorHAnsi"/>
      <w:sz w:val="18"/>
      <w:szCs w:val="18"/>
    </w:rPr>
  </w:style>
  <w:style w:type="paragraph" w:styleId="TOC9">
    <w:name w:val="toc 9"/>
    <w:basedOn w:val="Normal"/>
    <w:next w:val="Normal"/>
    <w:autoRedefine/>
    <w:uiPriority w:val="39"/>
    <w:unhideWhenUsed/>
    <w:rsid w:val="00973ED9"/>
    <w:pPr>
      <w:spacing w:after="0"/>
      <w:ind w:left="1760"/>
    </w:pPr>
    <w:rPr>
      <w:rFonts w:cstheme="minorHAnsi"/>
      <w:sz w:val="18"/>
      <w:szCs w:val="18"/>
    </w:rPr>
  </w:style>
  <w:style w:type="character" w:styleId="UnresolvedMention">
    <w:name w:val="Unresolved Mention"/>
    <w:basedOn w:val="DefaultParagraphFont"/>
    <w:uiPriority w:val="99"/>
    <w:semiHidden/>
    <w:unhideWhenUsed/>
    <w:rsid w:val="0036612C"/>
    <w:rPr>
      <w:color w:val="605E5C"/>
      <w:shd w:val="clear" w:color="auto" w:fill="E1DFDD"/>
    </w:rPr>
  </w:style>
  <w:style w:type="character" w:customStyle="1" w:styleId="Heading4Char">
    <w:name w:val="Heading 4 Char"/>
    <w:basedOn w:val="DefaultParagraphFont"/>
    <w:link w:val="Heading4"/>
    <w:uiPriority w:val="9"/>
    <w:rsid w:val="00383043"/>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671018">
      <w:bodyDiv w:val="1"/>
      <w:marLeft w:val="0"/>
      <w:marRight w:val="0"/>
      <w:marTop w:val="0"/>
      <w:marBottom w:val="0"/>
      <w:divBdr>
        <w:top w:val="none" w:sz="0" w:space="0" w:color="auto"/>
        <w:left w:val="none" w:sz="0" w:space="0" w:color="auto"/>
        <w:bottom w:val="none" w:sz="0" w:space="0" w:color="auto"/>
        <w:right w:val="none" w:sz="0" w:space="0" w:color="auto"/>
      </w:divBdr>
    </w:div>
    <w:div w:id="240717813">
      <w:bodyDiv w:val="1"/>
      <w:marLeft w:val="0"/>
      <w:marRight w:val="0"/>
      <w:marTop w:val="0"/>
      <w:marBottom w:val="0"/>
      <w:divBdr>
        <w:top w:val="none" w:sz="0" w:space="0" w:color="auto"/>
        <w:left w:val="none" w:sz="0" w:space="0" w:color="auto"/>
        <w:bottom w:val="none" w:sz="0" w:space="0" w:color="auto"/>
        <w:right w:val="none" w:sz="0" w:space="0" w:color="auto"/>
      </w:divBdr>
      <w:divsChild>
        <w:div w:id="500437771">
          <w:marLeft w:val="0"/>
          <w:marRight w:val="0"/>
          <w:marTop w:val="0"/>
          <w:marBottom w:val="0"/>
          <w:divBdr>
            <w:top w:val="none" w:sz="0" w:space="0" w:color="auto"/>
            <w:left w:val="none" w:sz="0" w:space="0" w:color="auto"/>
            <w:bottom w:val="none" w:sz="0" w:space="0" w:color="auto"/>
            <w:right w:val="none" w:sz="0" w:space="0" w:color="auto"/>
          </w:divBdr>
        </w:div>
      </w:divsChild>
    </w:div>
    <w:div w:id="322706504">
      <w:bodyDiv w:val="1"/>
      <w:marLeft w:val="0"/>
      <w:marRight w:val="0"/>
      <w:marTop w:val="0"/>
      <w:marBottom w:val="0"/>
      <w:divBdr>
        <w:top w:val="none" w:sz="0" w:space="0" w:color="auto"/>
        <w:left w:val="none" w:sz="0" w:space="0" w:color="auto"/>
        <w:bottom w:val="none" w:sz="0" w:space="0" w:color="auto"/>
        <w:right w:val="none" w:sz="0" w:space="0" w:color="auto"/>
      </w:divBdr>
    </w:div>
    <w:div w:id="481435651">
      <w:bodyDiv w:val="1"/>
      <w:marLeft w:val="0"/>
      <w:marRight w:val="0"/>
      <w:marTop w:val="0"/>
      <w:marBottom w:val="0"/>
      <w:divBdr>
        <w:top w:val="none" w:sz="0" w:space="0" w:color="auto"/>
        <w:left w:val="none" w:sz="0" w:space="0" w:color="auto"/>
        <w:bottom w:val="none" w:sz="0" w:space="0" w:color="auto"/>
        <w:right w:val="none" w:sz="0" w:space="0" w:color="auto"/>
      </w:divBdr>
    </w:div>
    <w:div w:id="983897326">
      <w:bodyDiv w:val="1"/>
      <w:marLeft w:val="0"/>
      <w:marRight w:val="0"/>
      <w:marTop w:val="0"/>
      <w:marBottom w:val="0"/>
      <w:divBdr>
        <w:top w:val="none" w:sz="0" w:space="0" w:color="auto"/>
        <w:left w:val="none" w:sz="0" w:space="0" w:color="auto"/>
        <w:bottom w:val="none" w:sz="0" w:space="0" w:color="auto"/>
        <w:right w:val="none" w:sz="0" w:space="0" w:color="auto"/>
      </w:divBdr>
    </w:div>
    <w:div w:id="1293250948">
      <w:bodyDiv w:val="1"/>
      <w:marLeft w:val="0"/>
      <w:marRight w:val="0"/>
      <w:marTop w:val="0"/>
      <w:marBottom w:val="0"/>
      <w:divBdr>
        <w:top w:val="none" w:sz="0" w:space="0" w:color="auto"/>
        <w:left w:val="none" w:sz="0" w:space="0" w:color="auto"/>
        <w:bottom w:val="none" w:sz="0" w:space="0" w:color="auto"/>
        <w:right w:val="none" w:sz="0" w:space="0" w:color="auto"/>
      </w:divBdr>
    </w:div>
    <w:div w:id="2055418993">
      <w:bodyDiv w:val="1"/>
      <w:marLeft w:val="0"/>
      <w:marRight w:val="0"/>
      <w:marTop w:val="0"/>
      <w:marBottom w:val="0"/>
      <w:divBdr>
        <w:top w:val="none" w:sz="0" w:space="0" w:color="auto"/>
        <w:left w:val="none" w:sz="0" w:space="0" w:color="auto"/>
        <w:bottom w:val="none" w:sz="0" w:space="0" w:color="auto"/>
        <w:right w:val="none" w:sz="0" w:space="0" w:color="auto"/>
      </w:divBdr>
      <w:divsChild>
        <w:div w:id="929580526">
          <w:marLeft w:val="0"/>
          <w:marRight w:val="0"/>
          <w:marTop w:val="0"/>
          <w:marBottom w:val="0"/>
          <w:divBdr>
            <w:top w:val="single" w:sz="2" w:space="0" w:color="D9D9E3"/>
            <w:left w:val="single" w:sz="2" w:space="0" w:color="D9D9E3"/>
            <w:bottom w:val="single" w:sz="2" w:space="0" w:color="D9D9E3"/>
            <w:right w:val="single" w:sz="2" w:space="0" w:color="D9D9E3"/>
          </w:divBdr>
          <w:divsChild>
            <w:div w:id="1678383888">
              <w:marLeft w:val="0"/>
              <w:marRight w:val="0"/>
              <w:marTop w:val="0"/>
              <w:marBottom w:val="0"/>
              <w:divBdr>
                <w:top w:val="single" w:sz="2" w:space="0" w:color="D9D9E3"/>
                <w:left w:val="single" w:sz="2" w:space="0" w:color="D9D9E3"/>
                <w:bottom w:val="single" w:sz="2" w:space="0" w:color="D9D9E3"/>
                <w:right w:val="single" w:sz="2" w:space="0" w:color="D9D9E3"/>
              </w:divBdr>
              <w:divsChild>
                <w:div w:id="226109062">
                  <w:marLeft w:val="0"/>
                  <w:marRight w:val="0"/>
                  <w:marTop w:val="0"/>
                  <w:marBottom w:val="0"/>
                  <w:divBdr>
                    <w:top w:val="single" w:sz="2" w:space="0" w:color="D9D9E3"/>
                    <w:left w:val="single" w:sz="2" w:space="0" w:color="D9D9E3"/>
                    <w:bottom w:val="single" w:sz="2" w:space="0" w:color="D9D9E3"/>
                    <w:right w:val="single" w:sz="2" w:space="0" w:color="D9D9E3"/>
                  </w:divBdr>
                  <w:divsChild>
                    <w:div w:id="271521941">
                      <w:marLeft w:val="0"/>
                      <w:marRight w:val="0"/>
                      <w:marTop w:val="0"/>
                      <w:marBottom w:val="0"/>
                      <w:divBdr>
                        <w:top w:val="single" w:sz="2" w:space="0" w:color="D9D9E3"/>
                        <w:left w:val="single" w:sz="2" w:space="0" w:color="D9D9E3"/>
                        <w:bottom w:val="single" w:sz="2" w:space="0" w:color="D9D9E3"/>
                        <w:right w:val="single" w:sz="2" w:space="0" w:color="D9D9E3"/>
                      </w:divBdr>
                      <w:divsChild>
                        <w:div w:id="1720283745">
                          <w:marLeft w:val="0"/>
                          <w:marRight w:val="0"/>
                          <w:marTop w:val="0"/>
                          <w:marBottom w:val="0"/>
                          <w:divBdr>
                            <w:top w:val="single" w:sz="2" w:space="0" w:color="D9D9E3"/>
                            <w:left w:val="single" w:sz="2" w:space="0" w:color="D9D9E3"/>
                            <w:bottom w:val="single" w:sz="2" w:space="0" w:color="D9D9E3"/>
                            <w:right w:val="single" w:sz="2" w:space="0" w:color="D9D9E3"/>
                          </w:divBdr>
                          <w:divsChild>
                            <w:div w:id="887184113">
                              <w:marLeft w:val="0"/>
                              <w:marRight w:val="0"/>
                              <w:marTop w:val="100"/>
                              <w:marBottom w:val="100"/>
                              <w:divBdr>
                                <w:top w:val="single" w:sz="2" w:space="0" w:color="D9D9E3"/>
                                <w:left w:val="single" w:sz="2" w:space="0" w:color="D9D9E3"/>
                                <w:bottom w:val="single" w:sz="2" w:space="0" w:color="D9D9E3"/>
                                <w:right w:val="single" w:sz="2" w:space="0" w:color="D9D9E3"/>
                              </w:divBdr>
                              <w:divsChild>
                                <w:div w:id="1496915518">
                                  <w:marLeft w:val="0"/>
                                  <w:marRight w:val="0"/>
                                  <w:marTop w:val="0"/>
                                  <w:marBottom w:val="0"/>
                                  <w:divBdr>
                                    <w:top w:val="single" w:sz="2" w:space="0" w:color="D9D9E3"/>
                                    <w:left w:val="single" w:sz="2" w:space="0" w:color="D9D9E3"/>
                                    <w:bottom w:val="single" w:sz="2" w:space="0" w:color="D9D9E3"/>
                                    <w:right w:val="single" w:sz="2" w:space="0" w:color="D9D9E3"/>
                                  </w:divBdr>
                                  <w:divsChild>
                                    <w:div w:id="878979908">
                                      <w:marLeft w:val="0"/>
                                      <w:marRight w:val="0"/>
                                      <w:marTop w:val="0"/>
                                      <w:marBottom w:val="0"/>
                                      <w:divBdr>
                                        <w:top w:val="single" w:sz="2" w:space="0" w:color="D9D9E3"/>
                                        <w:left w:val="single" w:sz="2" w:space="0" w:color="D9D9E3"/>
                                        <w:bottom w:val="single" w:sz="2" w:space="0" w:color="D9D9E3"/>
                                        <w:right w:val="single" w:sz="2" w:space="0" w:color="D9D9E3"/>
                                      </w:divBdr>
                                      <w:divsChild>
                                        <w:div w:id="1011644766">
                                          <w:marLeft w:val="0"/>
                                          <w:marRight w:val="0"/>
                                          <w:marTop w:val="0"/>
                                          <w:marBottom w:val="0"/>
                                          <w:divBdr>
                                            <w:top w:val="single" w:sz="2" w:space="0" w:color="D9D9E3"/>
                                            <w:left w:val="single" w:sz="2" w:space="0" w:color="D9D9E3"/>
                                            <w:bottom w:val="single" w:sz="2" w:space="0" w:color="D9D9E3"/>
                                            <w:right w:val="single" w:sz="2" w:space="0" w:color="D9D9E3"/>
                                          </w:divBdr>
                                          <w:divsChild>
                                            <w:div w:id="1403723506">
                                              <w:marLeft w:val="0"/>
                                              <w:marRight w:val="0"/>
                                              <w:marTop w:val="0"/>
                                              <w:marBottom w:val="0"/>
                                              <w:divBdr>
                                                <w:top w:val="single" w:sz="2" w:space="0" w:color="D9D9E3"/>
                                                <w:left w:val="single" w:sz="2" w:space="0" w:color="D9D9E3"/>
                                                <w:bottom w:val="single" w:sz="2" w:space="0" w:color="D9D9E3"/>
                                                <w:right w:val="single" w:sz="2" w:space="0" w:color="D9D9E3"/>
                                              </w:divBdr>
                                              <w:divsChild>
                                                <w:div w:id="374088188">
                                                  <w:marLeft w:val="0"/>
                                                  <w:marRight w:val="0"/>
                                                  <w:marTop w:val="0"/>
                                                  <w:marBottom w:val="0"/>
                                                  <w:divBdr>
                                                    <w:top w:val="single" w:sz="2" w:space="0" w:color="D9D9E3"/>
                                                    <w:left w:val="single" w:sz="2" w:space="0" w:color="D9D9E3"/>
                                                    <w:bottom w:val="single" w:sz="2" w:space="0" w:color="D9D9E3"/>
                                                    <w:right w:val="single" w:sz="2" w:space="0" w:color="D9D9E3"/>
                                                  </w:divBdr>
                                                  <w:divsChild>
                                                    <w:div w:id="5782511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167727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nimh.nih.gov/health/topics/technology-and-the-future-of-mental-health-treatment"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393664F-C2FD-4E50-A521-D641BAD97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1</TotalTime>
  <Pages>30</Pages>
  <Words>9042</Words>
  <Characters>51545</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60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C20703429 Shane Buckley</cp:lastModifiedBy>
  <cp:revision>73</cp:revision>
  <dcterms:created xsi:type="dcterms:W3CDTF">2023-11-20T15:40:00Z</dcterms:created>
  <dcterms:modified xsi:type="dcterms:W3CDTF">2023-12-01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RklXvfB"/&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